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32595" w14:textId="5AA05ADB" w:rsidR="00A21C35" w:rsidRPr="0058351D" w:rsidRDefault="0058351D" w:rsidP="00A32E00">
      <w:pPr>
        <w:pStyle w:val="Normal1"/>
        <w:widowControl w:val="0"/>
        <w:spacing w:line="480" w:lineRule="auto"/>
      </w:pPr>
      <w:r w:rsidRPr="0058351D">
        <w:t>Polga-Hecimovich</w:t>
      </w:r>
      <w:r>
        <w:t xml:space="preserve"> and Trelles, </w:t>
      </w:r>
      <w:r w:rsidR="00A21C35" w:rsidRPr="0058351D">
        <w:t>The Organizational Consequences of Politics: A Research Agenda for the Study of Bureaucratic Politics in Latin America</w:t>
      </w:r>
    </w:p>
    <w:p w14:paraId="4096ADD3" w14:textId="77777777" w:rsidR="00F31C82" w:rsidRDefault="00F31C82" w:rsidP="00A32E00">
      <w:pPr>
        <w:widowControl w:val="0"/>
        <w:spacing w:line="480" w:lineRule="auto"/>
        <w:rPr>
          <w:rFonts w:eastAsia="Calibri"/>
          <w:color w:val="auto"/>
        </w:rPr>
      </w:pPr>
      <w:r w:rsidRPr="00F31C82">
        <w:rPr>
          <w:rFonts w:eastAsia="Calibri"/>
          <w:i/>
          <w:color w:val="auto"/>
        </w:rPr>
        <w:t>Latin American Politics and Society</w:t>
      </w:r>
      <w:r w:rsidRPr="00F31C82">
        <w:rPr>
          <w:rFonts w:eastAsia="Calibri"/>
          <w:color w:val="auto"/>
        </w:rPr>
        <w:t xml:space="preserve"> vol. 58, no. 4 (Winter 2016)</w:t>
      </w:r>
    </w:p>
    <w:p w14:paraId="54CA633E" w14:textId="77777777" w:rsidR="00A32E00" w:rsidRPr="00F31C82" w:rsidRDefault="00A32E00" w:rsidP="00A32E00">
      <w:pPr>
        <w:widowControl w:val="0"/>
        <w:spacing w:line="480" w:lineRule="auto"/>
        <w:rPr>
          <w:rFonts w:eastAsia="Calibri"/>
          <w:color w:val="auto"/>
        </w:rPr>
      </w:pPr>
    </w:p>
    <w:p w14:paraId="196EF3D9" w14:textId="4F4AB09E" w:rsidR="00F31C82" w:rsidRPr="007040D9" w:rsidRDefault="00F31C82" w:rsidP="00A32E00">
      <w:pPr>
        <w:widowControl w:val="0"/>
        <w:spacing w:line="480" w:lineRule="auto"/>
        <w:rPr>
          <w:rFonts w:ascii="Times New Roman Bold" w:eastAsia="Calibri" w:hAnsi="Times New Roman Bold"/>
          <w:b/>
          <w:smallCaps/>
          <w:color w:val="auto"/>
        </w:rPr>
      </w:pPr>
      <w:r w:rsidRPr="007040D9">
        <w:rPr>
          <w:rFonts w:ascii="Times New Roman Bold" w:eastAsia="Calibri" w:hAnsi="Times New Roman Bold"/>
          <w:b/>
          <w:smallCaps/>
          <w:color w:val="auto"/>
        </w:rPr>
        <w:t>Online appendix</w:t>
      </w:r>
    </w:p>
    <w:p w14:paraId="7F668459" w14:textId="77777777" w:rsidR="007040D9" w:rsidRPr="00F31C82" w:rsidRDefault="007040D9" w:rsidP="00A32E00">
      <w:pPr>
        <w:widowControl w:val="0"/>
        <w:spacing w:line="480" w:lineRule="auto"/>
        <w:rPr>
          <w:rFonts w:eastAsia="Calibri"/>
          <w:color w:val="auto"/>
        </w:rPr>
      </w:pPr>
    </w:p>
    <w:p w14:paraId="438604E8" w14:textId="6B2C274E" w:rsidR="00C064AA" w:rsidRPr="00A21C35" w:rsidRDefault="00C064AA" w:rsidP="00A21C35">
      <w:pPr>
        <w:pStyle w:val="Normal1"/>
        <w:spacing w:line="480" w:lineRule="auto"/>
        <w:rPr>
          <w:rFonts w:eastAsia="Times New Roman"/>
          <w:b/>
        </w:rPr>
      </w:pPr>
      <w:r w:rsidRPr="00A21C35">
        <w:rPr>
          <w:rFonts w:eastAsia="Times New Roman"/>
          <w:b/>
        </w:rPr>
        <w:t>Surveyed Journals</w:t>
      </w:r>
    </w:p>
    <w:p w14:paraId="7E368180" w14:textId="12FFA240" w:rsidR="00C064AA" w:rsidRDefault="00C064AA" w:rsidP="00A21C35">
      <w:pPr>
        <w:pStyle w:val="EndnoteText"/>
        <w:spacing w:line="480" w:lineRule="auto"/>
        <w:rPr>
          <w:i/>
          <w:color w:val="000000"/>
        </w:rPr>
      </w:pPr>
      <w:r w:rsidRPr="00A21C35">
        <w:rPr>
          <w:rFonts w:eastAsia="Times New Roman"/>
        </w:rPr>
        <w:t>To build our dataset of articles, we reviewed 3</w:t>
      </w:r>
      <w:r w:rsidR="00E22D99" w:rsidRPr="00A21C35">
        <w:rPr>
          <w:rFonts w:eastAsia="Times New Roman"/>
        </w:rPr>
        <w:t>3</w:t>
      </w:r>
      <w:r w:rsidRPr="00A21C35">
        <w:rPr>
          <w:rFonts w:eastAsia="Times New Roman"/>
        </w:rPr>
        <w:t xml:space="preserve"> top academic journals in political science and related fields.  The set begins with top-ranking generalist political science journals: </w:t>
      </w:r>
      <w:r w:rsidRPr="00A21C35">
        <w:rPr>
          <w:rFonts w:eastAsia="Times New Roman"/>
          <w:i/>
        </w:rPr>
        <w:t>The American Political Science Review</w:t>
      </w:r>
      <w:r w:rsidRPr="00A21C35">
        <w:rPr>
          <w:rFonts w:eastAsia="Times New Roman"/>
        </w:rPr>
        <w:t xml:space="preserve"> (APSR), the </w:t>
      </w:r>
      <w:r w:rsidRPr="00A21C35">
        <w:rPr>
          <w:rFonts w:eastAsia="Times New Roman"/>
          <w:i/>
        </w:rPr>
        <w:t>American Journal of Political Science</w:t>
      </w:r>
      <w:r w:rsidRPr="00A21C35">
        <w:rPr>
          <w:rFonts w:eastAsia="Times New Roman"/>
        </w:rPr>
        <w:t xml:space="preserve"> (AJPS), the </w:t>
      </w:r>
      <w:r w:rsidRPr="00A21C35">
        <w:rPr>
          <w:rFonts w:eastAsia="Times New Roman"/>
          <w:i/>
        </w:rPr>
        <w:t>Journal of Politics</w:t>
      </w:r>
      <w:r w:rsidRPr="00A21C35">
        <w:rPr>
          <w:rFonts w:eastAsia="Times New Roman"/>
        </w:rPr>
        <w:t xml:space="preserve"> (JoP), and the </w:t>
      </w:r>
      <w:r w:rsidRPr="00A21C35">
        <w:rPr>
          <w:rFonts w:eastAsia="Times New Roman"/>
          <w:i/>
        </w:rPr>
        <w:t>British Journal of Political Science</w:t>
      </w:r>
      <w:r w:rsidRPr="00A21C35">
        <w:rPr>
          <w:rFonts w:eastAsia="Times New Roman"/>
        </w:rPr>
        <w:t xml:space="preserve"> (BJPS), as well as the </w:t>
      </w:r>
      <w:r w:rsidRPr="00A21C35">
        <w:rPr>
          <w:rFonts w:eastAsia="Times New Roman"/>
          <w:i/>
        </w:rPr>
        <w:t>Political Research Quarterly</w:t>
      </w:r>
      <w:r w:rsidRPr="00A21C35">
        <w:rPr>
          <w:rFonts w:eastAsia="Times New Roman"/>
        </w:rPr>
        <w:t xml:space="preserve"> (PRQ) and </w:t>
      </w:r>
      <w:r w:rsidRPr="00A21C35">
        <w:rPr>
          <w:rFonts w:eastAsia="Times New Roman"/>
          <w:i/>
        </w:rPr>
        <w:t>Annual Review of Political Science</w:t>
      </w:r>
      <w:r w:rsidRPr="00A21C35">
        <w:rPr>
          <w:rFonts w:eastAsia="Times New Roman"/>
        </w:rPr>
        <w:t xml:space="preserve"> (ARPS). It also includes four leading journals on international relations and comparative politics: </w:t>
      </w:r>
      <w:r w:rsidRPr="00A21C35">
        <w:rPr>
          <w:rFonts w:eastAsia="Times New Roman"/>
          <w:i/>
        </w:rPr>
        <w:t>World Politics</w:t>
      </w:r>
      <w:r w:rsidRPr="00A21C35">
        <w:rPr>
          <w:rFonts w:eastAsia="Times New Roman"/>
        </w:rPr>
        <w:t xml:space="preserve"> (WP), </w:t>
      </w:r>
      <w:r w:rsidRPr="00A21C35">
        <w:rPr>
          <w:rFonts w:eastAsia="Times New Roman"/>
          <w:i/>
        </w:rPr>
        <w:t>Comparative Politics</w:t>
      </w:r>
      <w:r w:rsidRPr="00A21C35">
        <w:rPr>
          <w:rFonts w:eastAsia="Times New Roman"/>
        </w:rPr>
        <w:t xml:space="preserve"> (CP), </w:t>
      </w:r>
      <w:r w:rsidRPr="00A21C35">
        <w:rPr>
          <w:rFonts w:eastAsia="Times New Roman"/>
          <w:i/>
        </w:rPr>
        <w:t>Comparative Political Studies</w:t>
      </w:r>
      <w:r w:rsidRPr="00A21C35">
        <w:rPr>
          <w:rFonts w:eastAsia="Times New Roman"/>
        </w:rPr>
        <w:t xml:space="preserve"> (CPS), and the </w:t>
      </w:r>
      <w:r w:rsidRPr="00A21C35">
        <w:rPr>
          <w:rFonts w:eastAsia="Times New Roman"/>
          <w:i/>
        </w:rPr>
        <w:t>International Political Science Review</w:t>
      </w:r>
      <w:r w:rsidRPr="00A21C35">
        <w:rPr>
          <w:rFonts w:eastAsia="Times New Roman"/>
        </w:rPr>
        <w:t xml:space="preserve"> (IPSR). Next, we include the five top Latin American-centric journals published in the U.S. and Europe: </w:t>
      </w:r>
      <w:r w:rsidRPr="00A21C35">
        <w:rPr>
          <w:rFonts w:eastAsia="Times New Roman"/>
          <w:i/>
        </w:rPr>
        <w:t>Latin American Politics and Society</w:t>
      </w:r>
      <w:r w:rsidRPr="00A21C35">
        <w:rPr>
          <w:rFonts w:eastAsia="Times New Roman"/>
        </w:rPr>
        <w:t xml:space="preserve"> (LAPS), the </w:t>
      </w:r>
      <w:r w:rsidRPr="00A21C35">
        <w:rPr>
          <w:rFonts w:eastAsia="Times New Roman"/>
          <w:i/>
        </w:rPr>
        <w:t>Latin American Research Review</w:t>
      </w:r>
      <w:r w:rsidRPr="00A21C35">
        <w:rPr>
          <w:rFonts w:eastAsia="Times New Roman"/>
        </w:rPr>
        <w:t xml:space="preserve"> (LARR), the </w:t>
      </w:r>
      <w:r w:rsidRPr="00A21C35">
        <w:rPr>
          <w:rFonts w:eastAsia="Times New Roman"/>
          <w:i/>
        </w:rPr>
        <w:t>Journal of Latin American Studies</w:t>
      </w:r>
      <w:r w:rsidRPr="00A21C35">
        <w:rPr>
          <w:rFonts w:eastAsia="Times New Roman"/>
        </w:rPr>
        <w:t xml:space="preserve"> (JLAS), the </w:t>
      </w:r>
      <w:r w:rsidRPr="00A21C35">
        <w:rPr>
          <w:rFonts w:eastAsia="Times New Roman"/>
          <w:i/>
        </w:rPr>
        <w:t>Journal of Politics in Latin America</w:t>
      </w:r>
      <w:r w:rsidRPr="00A21C35">
        <w:rPr>
          <w:rFonts w:eastAsia="Times New Roman"/>
        </w:rPr>
        <w:t xml:space="preserve"> (JPLA), and </w:t>
      </w:r>
      <w:r w:rsidRPr="00A21C35">
        <w:rPr>
          <w:rFonts w:eastAsia="Times New Roman"/>
          <w:i/>
        </w:rPr>
        <w:t>Latin American Perspectives</w:t>
      </w:r>
      <w:r w:rsidRPr="00A21C35">
        <w:rPr>
          <w:rFonts w:eastAsia="Times New Roman"/>
        </w:rPr>
        <w:t xml:space="preserve"> (LAP).  We also include the Latin American counterparts to these regionally-focused journals: </w:t>
      </w:r>
      <w:r w:rsidRPr="00A21C35">
        <w:rPr>
          <w:rFonts w:eastAsia="Times New Roman"/>
          <w:i/>
          <w:lang w:val="es-ES_tradnl"/>
        </w:rPr>
        <w:t>América Latina Hoy</w:t>
      </w:r>
      <w:r w:rsidRPr="00A21C35">
        <w:rPr>
          <w:rFonts w:eastAsia="Times New Roman"/>
        </w:rPr>
        <w:t xml:space="preserve"> (ALH; from Spain), </w:t>
      </w:r>
      <w:r w:rsidRPr="00A21C35">
        <w:rPr>
          <w:rFonts w:eastAsia="Times New Roman"/>
          <w:i/>
          <w:lang w:val="es-ES_tradnl"/>
        </w:rPr>
        <w:t>Política y Gobierno</w:t>
      </w:r>
      <w:r w:rsidRPr="00A21C35">
        <w:rPr>
          <w:rFonts w:eastAsia="Times New Roman"/>
        </w:rPr>
        <w:t xml:space="preserve"> (PyG; from Mexico), </w:t>
      </w:r>
      <w:r w:rsidRPr="00A21C35">
        <w:rPr>
          <w:rFonts w:eastAsia="Times New Roman"/>
          <w:i/>
          <w:lang w:val="es-ES_tradnl"/>
        </w:rPr>
        <w:t>Desarrollo Económico</w:t>
      </w:r>
      <w:r w:rsidRPr="00A21C35">
        <w:rPr>
          <w:rFonts w:eastAsia="Times New Roman"/>
        </w:rPr>
        <w:t xml:space="preserve"> (DE; from Argentina), </w:t>
      </w:r>
      <w:r w:rsidRPr="00A21C35">
        <w:rPr>
          <w:rFonts w:eastAsia="Times New Roman"/>
          <w:i/>
          <w:lang w:val="es-ES_tradnl"/>
        </w:rPr>
        <w:t>Revista de Ciencia Política</w:t>
      </w:r>
      <w:r w:rsidRPr="00A21C35">
        <w:rPr>
          <w:rFonts w:eastAsia="Times New Roman"/>
        </w:rPr>
        <w:t xml:space="preserve"> (RCP; from Chile), and the </w:t>
      </w:r>
      <w:r w:rsidRPr="00A21C35">
        <w:rPr>
          <w:rFonts w:eastAsia="Times New Roman"/>
          <w:i/>
        </w:rPr>
        <w:t>Brazilian Political Science Review</w:t>
      </w:r>
      <w:r w:rsidRPr="00A21C35">
        <w:rPr>
          <w:rFonts w:eastAsia="Times New Roman"/>
        </w:rPr>
        <w:t xml:space="preserve"> (BPSR), </w:t>
      </w:r>
      <w:r w:rsidRPr="00A21C35">
        <w:rPr>
          <w:i/>
          <w:color w:val="000000"/>
          <w:lang w:val="pt-BR"/>
        </w:rPr>
        <w:t>Revista Brasileira de Ciências Sociais</w:t>
      </w:r>
      <w:r w:rsidRPr="00A21C35">
        <w:rPr>
          <w:color w:val="000000"/>
        </w:rPr>
        <w:t xml:space="preserve"> (RBSC), </w:t>
      </w:r>
      <w:r w:rsidRPr="00A21C35">
        <w:rPr>
          <w:i/>
          <w:color w:val="000000"/>
          <w:lang w:val="pt-BR"/>
        </w:rPr>
        <w:t xml:space="preserve">Revista de </w:t>
      </w:r>
      <w:r w:rsidRPr="00A21C35">
        <w:rPr>
          <w:i/>
          <w:color w:val="000000"/>
          <w:lang w:val="pt-BR"/>
        </w:rPr>
        <w:lastRenderedPageBreak/>
        <w:t>Sociologia Política</w:t>
      </w:r>
      <w:r w:rsidRPr="00A21C35">
        <w:rPr>
          <w:color w:val="000000"/>
        </w:rPr>
        <w:t xml:space="preserve"> (RSP), DADOS </w:t>
      </w:r>
      <w:r w:rsidRPr="00A21C35">
        <w:rPr>
          <w:i/>
          <w:color w:val="000000"/>
          <w:lang w:val="pt-BR"/>
        </w:rPr>
        <w:t>Revista de Ciências Sociais</w:t>
      </w:r>
      <w:r w:rsidRPr="00A21C35">
        <w:rPr>
          <w:color w:val="000000"/>
        </w:rPr>
        <w:t xml:space="preserve"> (DADOS), and </w:t>
      </w:r>
      <w:r w:rsidRPr="00A21C35">
        <w:rPr>
          <w:i/>
          <w:color w:val="000000"/>
          <w:lang w:val="pt-BR"/>
        </w:rPr>
        <w:t>Novos Estudos</w:t>
      </w:r>
      <w:r w:rsidRPr="00A21C35">
        <w:rPr>
          <w:color w:val="000000"/>
        </w:rPr>
        <w:t xml:space="preserve"> CEBRAP (NE-CEBRAP), all of which are from Brazil.  We conclude by surveying some top journals in sociology and economics, including the </w:t>
      </w:r>
      <w:r w:rsidRPr="00A21C35">
        <w:rPr>
          <w:i/>
          <w:color w:val="000000"/>
        </w:rPr>
        <w:t>American Sociological Review</w:t>
      </w:r>
      <w:r w:rsidRPr="00A21C35">
        <w:rPr>
          <w:color w:val="000000"/>
        </w:rPr>
        <w:t xml:space="preserve"> (ASR), </w:t>
      </w:r>
      <w:r w:rsidRPr="00A21C35">
        <w:rPr>
          <w:i/>
          <w:color w:val="000000"/>
        </w:rPr>
        <w:t>American Journal of Sociology</w:t>
      </w:r>
      <w:r w:rsidRPr="00A21C35">
        <w:rPr>
          <w:color w:val="000000"/>
        </w:rPr>
        <w:t xml:space="preserve"> (AJS), and the </w:t>
      </w:r>
      <w:r w:rsidRPr="00A21C35">
        <w:rPr>
          <w:i/>
          <w:color w:val="000000"/>
        </w:rPr>
        <w:t>Annual Review of Sociology</w:t>
      </w:r>
      <w:r w:rsidRPr="00A21C35">
        <w:rPr>
          <w:color w:val="000000"/>
        </w:rPr>
        <w:t xml:space="preserve"> (ARS), as well as the </w:t>
      </w:r>
      <w:r w:rsidRPr="00A21C35">
        <w:rPr>
          <w:i/>
          <w:color w:val="000000"/>
        </w:rPr>
        <w:t>Journal of Law, Economics, and Organization</w:t>
      </w:r>
      <w:r w:rsidRPr="00A21C35">
        <w:rPr>
          <w:color w:val="000000"/>
        </w:rPr>
        <w:t xml:space="preserve"> (JLEO), </w:t>
      </w:r>
      <w:r w:rsidRPr="00A21C35">
        <w:rPr>
          <w:i/>
          <w:color w:val="000000"/>
        </w:rPr>
        <w:t>Studies in Comparative International</w:t>
      </w:r>
      <w:r w:rsidRPr="00A21C35">
        <w:rPr>
          <w:color w:val="000000"/>
        </w:rPr>
        <w:t xml:space="preserve"> </w:t>
      </w:r>
      <w:r w:rsidRPr="00A21C35">
        <w:rPr>
          <w:i/>
          <w:color w:val="000000"/>
        </w:rPr>
        <w:t>Development</w:t>
      </w:r>
      <w:r w:rsidRPr="00A21C35">
        <w:rPr>
          <w:color w:val="000000"/>
        </w:rPr>
        <w:t xml:space="preserve"> (SCID), </w:t>
      </w:r>
      <w:r w:rsidRPr="00A21C35">
        <w:rPr>
          <w:i/>
          <w:color w:val="000000"/>
        </w:rPr>
        <w:t>Journal of Public Economics</w:t>
      </w:r>
      <w:r w:rsidRPr="00A21C35">
        <w:rPr>
          <w:color w:val="000000"/>
        </w:rPr>
        <w:t xml:space="preserve"> (JPE), and </w:t>
      </w:r>
      <w:r w:rsidRPr="00A21C35">
        <w:rPr>
          <w:i/>
          <w:color w:val="000000"/>
          <w:lang w:val="es-ES_tradnl"/>
        </w:rPr>
        <w:t>Economía</w:t>
      </w:r>
      <w:r w:rsidRPr="00A21C35">
        <w:rPr>
          <w:color w:val="000000"/>
        </w:rPr>
        <w:t xml:space="preserve">, and </w:t>
      </w:r>
      <w:r w:rsidRPr="00A21C35">
        <w:rPr>
          <w:i/>
          <w:color w:val="000000"/>
          <w:lang w:val="es-ES_tradnl"/>
        </w:rPr>
        <w:t>Economía y Sociedad</w:t>
      </w:r>
      <w:r w:rsidRPr="00A21C35">
        <w:rPr>
          <w:color w:val="000000"/>
        </w:rPr>
        <w:t xml:space="preserve"> (EyS).</w:t>
      </w:r>
      <w:r w:rsidR="00627B7A" w:rsidRPr="00A21C35">
        <w:rPr>
          <w:color w:val="000000"/>
        </w:rPr>
        <w:t xml:space="preserve">  The only specifically public administration journal included is </w:t>
      </w:r>
      <w:r w:rsidR="00627B7A" w:rsidRPr="00A21C35">
        <w:rPr>
          <w:i/>
          <w:color w:val="000000"/>
        </w:rPr>
        <w:t>Governance.</w:t>
      </w:r>
    </w:p>
    <w:p w14:paraId="11464F4F" w14:textId="77777777" w:rsidR="00A21C35" w:rsidRDefault="00A21C35" w:rsidP="00A21C35">
      <w:pPr>
        <w:pStyle w:val="EndnoteText"/>
        <w:spacing w:line="480" w:lineRule="auto"/>
        <w:rPr>
          <w:color w:val="000000"/>
        </w:rPr>
      </w:pPr>
    </w:p>
    <w:p w14:paraId="7F400670" w14:textId="114ED5F7" w:rsidR="00666BEE" w:rsidRPr="00A21C35" w:rsidRDefault="00666BEE" w:rsidP="00A21C35">
      <w:pPr>
        <w:pStyle w:val="EndnoteText"/>
        <w:spacing w:line="360" w:lineRule="auto"/>
        <w:rPr>
          <w:b/>
        </w:rPr>
      </w:pPr>
      <w:r w:rsidRPr="00A21C35">
        <w:rPr>
          <w:b/>
        </w:rPr>
        <w:t xml:space="preserve">Note on </w:t>
      </w:r>
      <w:r w:rsidR="007040D9" w:rsidRPr="00A21C35">
        <w:rPr>
          <w:b/>
        </w:rPr>
        <w:t>Content Classification</w:t>
      </w:r>
    </w:p>
    <w:p w14:paraId="6B08E7A4" w14:textId="0D09EC6C" w:rsidR="00666BEE" w:rsidRPr="00A21C35" w:rsidRDefault="00666BEE" w:rsidP="00A21C35">
      <w:pPr>
        <w:pStyle w:val="EndnoteText"/>
        <w:spacing w:line="480" w:lineRule="auto"/>
        <w:rPr>
          <w:rFonts w:eastAsia="Times New Roman"/>
          <w:color w:val="000000"/>
        </w:rPr>
      </w:pPr>
      <w:r w:rsidRPr="00A21C35">
        <w:t>We include 20 mutually exclusive and collectively exhaustive categories that cover a wide range of topics in bureaucratic politics</w:t>
      </w:r>
      <w:r w:rsidRPr="00A21C35">
        <w:rPr>
          <w:rFonts w:eastAsia="Times New Roman"/>
          <w:color w:val="000000"/>
        </w:rPr>
        <w:t xml:space="preserve">. </w:t>
      </w:r>
      <w:r w:rsidRPr="00A21C35">
        <w:rPr>
          <w:rFonts w:eastAsia="Times New Roman"/>
          <w:i/>
          <w:color w:val="000000"/>
        </w:rPr>
        <w:t xml:space="preserve">Agency development </w:t>
      </w:r>
      <w:r w:rsidRPr="00A21C35">
        <w:rPr>
          <w:rFonts w:eastAsia="Times New Roman"/>
          <w:color w:val="000000"/>
        </w:rPr>
        <w:t xml:space="preserve">refers to how bureaucratic institutions evolve, transform or disappear over time; </w:t>
      </w:r>
      <w:r w:rsidRPr="00A21C35">
        <w:rPr>
          <w:rFonts w:eastAsia="Times New Roman"/>
          <w:i/>
          <w:color w:val="000000"/>
        </w:rPr>
        <w:t xml:space="preserve">appointment </w:t>
      </w:r>
      <w:r w:rsidRPr="00A21C35">
        <w:rPr>
          <w:rFonts w:eastAsia="Times New Roman"/>
          <w:color w:val="000000"/>
        </w:rPr>
        <w:t xml:space="preserve">refers to the logic behind assigning positions in different levels of the bureaucratic structure; </w:t>
      </w:r>
      <w:r w:rsidRPr="00A21C35">
        <w:rPr>
          <w:rFonts w:eastAsia="Times New Roman"/>
          <w:i/>
          <w:color w:val="000000"/>
        </w:rPr>
        <w:t>autonomy</w:t>
      </w:r>
      <w:r w:rsidRPr="00A21C35">
        <w:rPr>
          <w:rFonts w:eastAsia="Times New Roman"/>
          <w:color w:val="000000"/>
        </w:rPr>
        <w:t xml:space="preserve"> refers to levels of independence of bureaucratic agencies; </w:t>
      </w:r>
      <w:r w:rsidRPr="00A21C35">
        <w:rPr>
          <w:rFonts w:eastAsia="Times New Roman"/>
          <w:i/>
          <w:color w:val="000000"/>
        </w:rPr>
        <w:t xml:space="preserve">bureaucratic capacity </w:t>
      </w:r>
      <w:r w:rsidRPr="00A21C35">
        <w:rPr>
          <w:rFonts w:eastAsia="Times New Roman"/>
          <w:color w:val="000000"/>
        </w:rPr>
        <w:t xml:space="preserve">refers to </w:t>
      </w:r>
      <w:r w:rsidRPr="00A21C35">
        <w:rPr>
          <w:color w:val="auto"/>
        </w:rPr>
        <w:t>the ability of an agency to deliver policy programs</w:t>
      </w:r>
      <w:r w:rsidRPr="00A21C35">
        <w:rPr>
          <w:rFonts w:eastAsia="Times New Roman"/>
          <w:color w:val="000000"/>
        </w:rPr>
        <w:t xml:space="preserve">; </w:t>
      </w:r>
      <w:r w:rsidRPr="00A21C35">
        <w:rPr>
          <w:rFonts w:eastAsia="Times New Roman"/>
          <w:i/>
          <w:color w:val="000000"/>
        </w:rPr>
        <w:t xml:space="preserve">civil service </w:t>
      </w:r>
      <w:r w:rsidRPr="00A21C35">
        <w:rPr>
          <w:rFonts w:eastAsia="Times New Roman"/>
          <w:color w:val="000000"/>
        </w:rPr>
        <w:t xml:space="preserve">refers to the professionalization of workers within the bureaucracy; </w:t>
      </w:r>
      <w:r w:rsidRPr="00A21C35">
        <w:rPr>
          <w:rFonts w:eastAsia="Times New Roman"/>
          <w:i/>
          <w:color w:val="000000"/>
        </w:rPr>
        <w:t xml:space="preserve">control of bureaucracy </w:t>
      </w:r>
      <w:r w:rsidRPr="00A21C35">
        <w:rPr>
          <w:rFonts w:eastAsia="Times New Roman"/>
          <w:color w:val="000000"/>
        </w:rPr>
        <w:t xml:space="preserve">refers to the different administrative and normative arrangements that allow management to take place; </w:t>
      </w:r>
      <w:r w:rsidRPr="00A21C35">
        <w:rPr>
          <w:rFonts w:eastAsia="Times New Roman"/>
          <w:i/>
          <w:color w:val="000000"/>
        </w:rPr>
        <w:t xml:space="preserve">corruption </w:t>
      </w:r>
      <w:r w:rsidRPr="00A21C35">
        <w:rPr>
          <w:rFonts w:eastAsia="Times New Roman"/>
          <w:color w:val="000000"/>
        </w:rPr>
        <w:t xml:space="preserve">refers to a practice or action that violates –or fails to comply with– a formal norm related to any public administration procedure; </w:t>
      </w:r>
      <w:r w:rsidRPr="00A21C35">
        <w:rPr>
          <w:rFonts w:eastAsia="Times New Roman"/>
          <w:i/>
          <w:color w:val="000000"/>
        </w:rPr>
        <w:t xml:space="preserve">delegation </w:t>
      </w:r>
      <w:r w:rsidRPr="00A21C35">
        <w:rPr>
          <w:rFonts w:eastAsia="Times New Roman"/>
          <w:color w:val="000000"/>
        </w:rPr>
        <w:t xml:space="preserve">refers to the degree to which bureaucratic agencies represent the interest of a third party, usually the head of government; </w:t>
      </w:r>
      <w:r w:rsidRPr="00A21C35">
        <w:rPr>
          <w:rFonts w:eastAsia="Times New Roman"/>
          <w:i/>
          <w:color w:val="000000"/>
        </w:rPr>
        <w:t xml:space="preserve">executive branch </w:t>
      </w:r>
      <w:r w:rsidRPr="00A21C35">
        <w:rPr>
          <w:rFonts w:eastAsia="Times New Roman"/>
          <w:color w:val="000000"/>
        </w:rPr>
        <w:t xml:space="preserve">refers to the different organizational and administrative bureaucratic arrangements that allow the head of state to exercise its functions; </w:t>
      </w:r>
      <w:r w:rsidRPr="00A21C35">
        <w:rPr>
          <w:rFonts w:eastAsia="Times New Roman"/>
          <w:i/>
          <w:color w:val="000000"/>
        </w:rPr>
        <w:t xml:space="preserve">governance </w:t>
      </w:r>
      <w:r w:rsidRPr="00A21C35">
        <w:rPr>
          <w:rFonts w:eastAsia="Times New Roman"/>
          <w:color w:val="000000"/>
        </w:rPr>
        <w:t xml:space="preserve">refers to the degree to which the bureaucracy fosters or inhibits </w:t>
      </w:r>
      <w:r w:rsidRPr="00A21C35">
        <w:rPr>
          <w:rFonts w:eastAsia="Times New Roman"/>
          <w:color w:val="000000"/>
        </w:rPr>
        <w:lastRenderedPageBreak/>
        <w:t xml:space="preserve">political stability; </w:t>
      </w:r>
      <w:r w:rsidRPr="00A21C35">
        <w:rPr>
          <w:rFonts w:eastAsia="Times New Roman"/>
          <w:i/>
          <w:color w:val="000000"/>
        </w:rPr>
        <w:t>implementation</w:t>
      </w:r>
      <w:r w:rsidRPr="00A21C35">
        <w:rPr>
          <w:rFonts w:eastAsia="Times New Roman"/>
          <w:color w:val="000000"/>
        </w:rPr>
        <w:t xml:space="preserve"> is the execution of a policy; </w:t>
      </w:r>
      <w:r w:rsidRPr="00A21C35">
        <w:rPr>
          <w:rFonts w:eastAsia="Times New Roman"/>
          <w:i/>
          <w:color w:val="000000"/>
        </w:rPr>
        <w:t xml:space="preserve">networks </w:t>
      </w:r>
      <w:r w:rsidRPr="00A21C35">
        <w:rPr>
          <w:rFonts w:eastAsia="Times New Roman"/>
          <w:color w:val="000000"/>
        </w:rPr>
        <w:t xml:space="preserve">refers to the internal dynamic within –and between– different bureaucratic structures; </w:t>
      </w:r>
      <w:r w:rsidRPr="00A21C35">
        <w:rPr>
          <w:rFonts w:eastAsia="Times New Roman"/>
          <w:i/>
          <w:color w:val="000000"/>
        </w:rPr>
        <w:t xml:space="preserve">oversight </w:t>
      </w:r>
      <w:r w:rsidRPr="00A21C35">
        <w:rPr>
          <w:rFonts w:eastAsia="Times New Roman"/>
          <w:color w:val="000000"/>
        </w:rPr>
        <w:t xml:space="preserve">refers to the degree to which the bureaucracy is used to supervise a process or the degree to which other institutions (i.e. legislature or the judiciary) supervise the bureaucracy; </w:t>
      </w:r>
      <w:r w:rsidRPr="00A21C35">
        <w:rPr>
          <w:rFonts w:eastAsia="Times New Roman"/>
          <w:i/>
          <w:color w:val="000000"/>
        </w:rPr>
        <w:t xml:space="preserve">public management </w:t>
      </w:r>
      <w:r w:rsidRPr="00A21C35">
        <w:rPr>
          <w:rFonts w:eastAsia="Times New Roman"/>
          <w:color w:val="000000"/>
        </w:rPr>
        <w:t xml:space="preserve">refers to administrative procedures followed by the bureaucracy; </w:t>
      </w:r>
      <w:r w:rsidRPr="00A21C35">
        <w:rPr>
          <w:rFonts w:eastAsia="Times New Roman"/>
          <w:i/>
          <w:color w:val="000000"/>
        </w:rPr>
        <w:t xml:space="preserve">reform </w:t>
      </w:r>
      <w:r w:rsidRPr="00A21C35">
        <w:rPr>
          <w:rFonts w:eastAsia="Times New Roman"/>
          <w:color w:val="000000"/>
        </w:rPr>
        <w:t xml:space="preserve">refers to changes to the bureaucratic normative framework; </w:t>
      </w:r>
      <w:r w:rsidRPr="00A21C35">
        <w:rPr>
          <w:rFonts w:eastAsia="Times New Roman"/>
          <w:i/>
          <w:color w:val="000000"/>
        </w:rPr>
        <w:t xml:space="preserve">regulation </w:t>
      </w:r>
      <w:r w:rsidRPr="00A21C35">
        <w:rPr>
          <w:rFonts w:eastAsia="Times New Roman"/>
          <w:color w:val="000000"/>
        </w:rPr>
        <w:t xml:space="preserve">refers to the formal normative framework used by bureaucratic structures to operate; </w:t>
      </w:r>
      <w:r w:rsidRPr="00A21C35">
        <w:rPr>
          <w:rFonts w:eastAsia="Times New Roman"/>
          <w:i/>
          <w:color w:val="000000"/>
        </w:rPr>
        <w:t xml:space="preserve">private sector-bureaucracy </w:t>
      </w:r>
      <w:r w:rsidRPr="00A21C35">
        <w:rPr>
          <w:rFonts w:eastAsia="Times New Roman"/>
          <w:color w:val="000000"/>
        </w:rPr>
        <w:t xml:space="preserve">refers to the relationship between the private sector and bureaucratic institutions; </w:t>
      </w:r>
      <w:r w:rsidRPr="00A21C35">
        <w:rPr>
          <w:rFonts w:eastAsia="Times New Roman"/>
          <w:i/>
          <w:color w:val="000000"/>
        </w:rPr>
        <w:t xml:space="preserve">state capacity </w:t>
      </w:r>
      <w:r w:rsidRPr="00A21C35">
        <w:rPr>
          <w:rFonts w:eastAsia="Times New Roman"/>
          <w:color w:val="000000"/>
        </w:rPr>
        <w:t xml:space="preserve">refers to </w:t>
      </w:r>
      <w:r w:rsidRPr="00A21C35">
        <w:rPr>
          <w:color w:val="auto"/>
        </w:rPr>
        <w:t>the ability of a government to administer its territory effectively</w:t>
      </w:r>
      <w:r w:rsidRPr="00A21C35">
        <w:rPr>
          <w:rFonts w:eastAsia="Times New Roman"/>
          <w:color w:val="000000"/>
        </w:rPr>
        <w:t xml:space="preserve">; </w:t>
      </w:r>
      <w:r w:rsidRPr="00A21C35">
        <w:rPr>
          <w:rFonts w:eastAsia="Times New Roman"/>
          <w:i/>
          <w:color w:val="000000"/>
        </w:rPr>
        <w:t xml:space="preserve">street level bureaucracy </w:t>
      </w:r>
      <w:r w:rsidRPr="00A21C35">
        <w:rPr>
          <w:rFonts w:eastAsia="Times New Roman"/>
          <w:color w:val="000000"/>
        </w:rPr>
        <w:t xml:space="preserve">refers to the relationship between bureaucratic institutions and citizens; and </w:t>
      </w:r>
      <w:r w:rsidRPr="00A21C35">
        <w:rPr>
          <w:rFonts w:eastAsia="Times New Roman"/>
          <w:i/>
          <w:color w:val="000000"/>
        </w:rPr>
        <w:t xml:space="preserve">technocracy </w:t>
      </w:r>
      <w:r w:rsidRPr="00A21C35">
        <w:rPr>
          <w:rFonts w:eastAsia="Times New Roman"/>
          <w:color w:val="000000"/>
        </w:rPr>
        <w:t xml:space="preserve">refers to the degree to which bureaucratic institutions adopt technical –instead of political– criteria to operate. </w:t>
      </w:r>
    </w:p>
    <w:p w14:paraId="0C09B246" w14:textId="515D427E" w:rsidR="00666BEE" w:rsidRDefault="00666BEE" w:rsidP="00A21C35">
      <w:pPr>
        <w:pStyle w:val="Normal1"/>
        <w:spacing w:line="480" w:lineRule="auto"/>
        <w:ind w:firstLine="720"/>
        <w:rPr>
          <w:rFonts w:eastAsia="Times New Roman"/>
          <w:color w:val="000000"/>
        </w:rPr>
      </w:pPr>
      <w:r w:rsidRPr="00A21C35">
        <w:rPr>
          <w:rFonts w:eastAsia="Times New Roman"/>
          <w:color w:val="000000"/>
        </w:rPr>
        <w:t>We deliberately leave aside articles related to participatory and bureaucratic budgeting</w:t>
      </w:r>
      <w:r w:rsidRPr="00A21C35">
        <w:rPr>
          <w:rFonts w:eastAsia="Times New Roman"/>
          <w:i/>
          <w:color w:val="000000"/>
        </w:rPr>
        <w:t xml:space="preserve"> –</w:t>
      </w:r>
      <w:r w:rsidRPr="00A21C35">
        <w:rPr>
          <w:rFonts w:eastAsia="Times New Roman"/>
          <w:color w:val="000000"/>
        </w:rPr>
        <w:t>deliberation regarding the amount and allocation of resources used by the Executive Branch– because they deal with a previous stage in the decision-making process outside our central topic. In the same way, we exclude articles dealing with clientelism</w:t>
      </w:r>
      <w:r w:rsidRPr="00A21C35">
        <w:rPr>
          <w:rFonts w:eastAsia="Times New Roman"/>
          <w:i/>
          <w:color w:val="000000"/>
        </w:rPr>
        <w:t xml:space="preserve"> </w:t>
      </w:r>
      <w:r w:rsidRPr="00A21C35">
        <w:rPr>
          <w:rFonts w:eastAsia="Times New Roman"/>
          <w:color w:val="000000"/>
        </w:rPr>
        <w:t>from a purely political perspective.</w:t>
      </w:r>
    </w:p>
    <w:p w14:paraId="466E0FB4" w14:textId="77777777" w:rsidR="00A21C35" w:rsidRDefault="00A21C35" w:rsidP="00A21C35">
      <w:pPr>
        <w:pStyle w:val="Normal1"/>
        <w:spacing w:line="480" w:lineRule="auto"/>
        <w:ind w:firstLine="720"/>
        <w:rPr>
          <w:rFonts w:eastAsia="Times New Roman"/>
          <w:color w:val="000000"/>
        </w:rPr>
      </w:pPr>
    </w:p>
    <w:p w14:paraId="7686A13E" w14:textId="07E191D5" w:rsidR="00666BEE" w:rsidRPr="00A21C35" w:rsidRDefault="00C064AA" w:rsidP="00A21C35">
      <w:pPr>
        <w:pStyle w:val="Normal1"/>
        <w:spacing w:line="480" w:lineRule="auto"/>
        <w:rPr>
          <w:rFonts w:eastAsia="Times New Roman"/>
          <w:b/>
        </w:rPr>
      </w:pPr>
      <w:r w:rsidRPr="00A21C35">
        <w:rPr>
          <w:rFonts w:eastAsia="Times New Roman"/>
          <w:b/>
        </w:rPr>
        <w:t>Note on State and Bureaucratic Capacity</w:t>
      </w:r>
    </w:p>
    <w:p w14:paraId="5F16C71D" w14:textId="73A45A3D" w:rsidR="00C064AA" w:rsidRDefault="00C064AA" w:rsidP="00A21C35">
      <w:pPr>
        <w:pStyle w:val="Normal1"/>
        <w:spacing w:line="480" w:lineRule="auto"/>
        <w:rPr>
          <w:color w:val="auto"/>
        </w:rPr>
      </w:pPr>
      <w:r w:rsidRPr="00A21C35">
        <w:rPr>
          <w:i/>
          <w:color w:val="auto"/>
        </w:rPr>
        <w:t>State capacity</w:t>
      </w:r>
      <w:r w:rsidRPr="00A21C35">
        <w:rPr>
          <w:color w:val="auto"/>
        </w:rPr>
        <w:t xml:space="preserve"> and </w:t>
      </w:r>
      <w:r w:rsidRPr="00A21C35">
        <w:rPr>
          <w:i/>
          <w:color w:val="auto"/>
        </w:rPr>
        <w:t>bureaucratic capacity</w:t>
      </w:r>
      <w:r w:rsidRPr="00A21C35">
        <w:rPr>
          <w:color w:val="auto"/>
        </w:rPr>
        <w:t xml:space="preserve"> are analytically distinct but related terms.  State capacity refers to the ability of a government to administer its territory effectively </w:t>
      </w:r>
      <w:r w:rsidRPr="00A21C35">
        <w:rPr>
          <w:color w:val="auto"/>
        </w:rPr>
        <w:fldChar w:fldCharType="begin"/>
      </w:r>
      <w:r w:rsidRPr="00A21C35">
        <w:rPr>
          <w:color w:val="auto"/>
        </w:rPr>
        <w:instrText xml:space="preserve"> ADDIN EN.CITE &lt;EndNote&gt;&lt;Cite&gt;&lt;Author&gt;Skocpol&lt;/Author&gt;&lt;Year&gt;1985&lt;/Year&gt;&lt;RecNum&gt;2707&lt;/RecNum&gt;&lt;DisplayText&gt;(Skocpol 1985)&lt;/DisplayText&gt;&lt;record&gt;&lt;rec-number&gt;2707&lt;/rec-number&gt;&lt;foreign-keys&gt;&lt;key app="EN" db-id="9wp05z2avvzwz1eaa9g550zydzzxe29ff5re"&gt;2707&lt;/key&gt;&lt;/foreign-keys&gt;&lt;ref-type name="Book Section"&gt;5&lt;/ref-type&gt;&lt;contributors&gt;&lt;authors&gt;&lt;author&gt;Skocpol, Theda&lt;/author&gt;&lt;/authors&gt;&lt;secondary-authors&gt;&lt;author&gt;Evans, Peter B.&lt;/author&gt;&lt;author&gt;Rueschemeyer, Dietrich&lt;/author&gt;&lt;author&gt;Skocpol, Theda&lt;/author&gt;&lt;/secondary-authors&gt;&lt;/contributors&gt;&lt;titles&gt;&lt;title&gt;Bringing the State Back In: Strategies of Analysis in Current Research&lt;/title&gt;&lt;secondary-title&gt;Bringing the State Back In&lt;/secondary-title&gt;&lt;/titles&gt;&lt;dates&gt;&lt;year&gt;1985&lt;/year&gt;&lt;/dates&gt;&lt;pub-location&gt;New York&lt;/pub-location&gt;&lt;publisher&gt;Cambridge University Press&lt;/publisher&gt;&lt;urls&gt;&lt;/urls&gt;&lt;/record&gt;&lt;/Cite&gt;&lt;/EndNote&gt;</w:instrText>
      </w:r>
      <w:r w:rsidRPr="00A21C35">
        <w:rPr>
          <w:color w:val="auto"/>
        </w:rPr>
        <w:fldChar w:fldCharType="separate"/>
      </w:r>
      <w:r w:rsidRPr="00A21C35">
        <w:rPr>
          <w:noProof/>
          <w:color w:val="auto"/>
        </w:rPr>
        <w:t>(</w:t>
      </w:r>
      <w:hyperlink w:anchor="_ENREF_112" w:tooltip="Skocpol, 1985 #2707" w:history="1">
        <w:r w:rsidRPr="00A21C35">
          <w:rPr>
            <w:noProof/>
            <w:color w:val="auto"/>
          </w:rPr>
          <w:t>Skocpol 1985</w:t>
        </w:r>
      </w:hyperlink>
      <w:r w:rsidRPr="00A21C35">
        <w:rPr>
          <w:noProof/>
          <w:color w:val="auto"/>
        </w:rPr>
        <w:t>)</w:t>
      </w:r>
      <w:r w:rsidRPr="00A21C35">
        <w:rPr>
          <w:color w:val="auto"/>
        </w:rPr>
        <w:fldChar w:fldCharType="end"/>
      </w:r>
      <w:r w:rsidRPr="00A21C35">
        <w:rPr>
          <w:color w:val="auto"/>
        </w:rPr>
        <w:t xml:space="preserve">, whether that is through its ability to raise revenue, control a consolidated piece of territory, or hold a monopoly of violence over a given population.  Yet scholars’ </w:t>
      </w:r>
      <w:r w:rsidRPr="00A21C35">
        <w:rPr>
          <w:color w:val="auto"/>
        </w:rPr>
        <w:lastRenderedPageBreak/>
        <w:t xml:space="preserve">use of state capacity also often invokes the related concept of bureaucratic capacity, which is an agency- rather than state-level attribute </w:t>
      </w:r>
      <w:r w:rsidRPr="00A21C35">
        <w:rPr>
          <w:color w:val="auto"/>
        </w:rPr>
        <w:fldChar w:fldCharType="begin"/>
      </w:r>
      <w:r w:rsidRPr="00A21C35">
        <w:rPr>
          <w:color w:val="auto"/>
        </w:rPr>
        <w:instrText xml:space="preserve"> ADDIN EN.CITE &lt;EndNote&gt;&lt;Cite&gt;&lt;Author&gt;Hendrix&lt;/Author&gt;&lt;Year&gt;2010&lt;/Year&gt;&lt;RecNum&gt;1374&lt;/RecNum&gt;&lt;DisplayText&gt;(Soifer and Hau 2008; Hendrix 2010)&lt;/DisplayText&gt;&lt;record&gt;&lt;rec-number&gt;1374&lt;/rec-number&gt;&lt;foreign-keys&gt;&lt;key app="EN" db-id="9wp05z2avvzwz1eaa9g550zydzzxe29ff5re"&gt;1374&lt;/key&gt;&lt;/foreign-keys&gt;&lt;ref-type name="Journal Article"&gt;17&lt;/ref-type&gt;&lt;contributors&gt;&lt;authors&gt;&lt;author&gt;Hendrix, Cullen S.&lt;/author&gt;&lt;/authors&gt;&lt;/contributors&gt;&lt;titles&gt;&lt;title&gt;Measuring State Capacity: Theoretical and Empirical Implications for the Study of Civil Conflict&lt;/title&gt;&lt;secondary-title&gt;Journal of Peace Research&lt;/secondary-title&gt;&lt;/titles&gt;&lt;periodical&gt;&lt;full-title&gt;Journal of Peace Research&lt;/full-title&gt;&lt;/periodical&gt;&lt;pages&gt;273&lt;/pages&gt;&lt;volume&gt;47&lt;/volume&gt;&lt;number&gt;3&lt;/number&gt;&lt;dates&gt;&lt;year&gt;2010&lt;/year&gt;&lt;/dates&gt;&lt;isbn&gt;0022-3433&lt;/isbn&gt;&lt;urls&gt;&lt;/urls&gt;&lt;/record&gt;&lt;/Cite&gt;&lt;Cite&gt;&lt;Author&gt;Soifer&lt;/Author&gt;&lt;Year&gt;2008&lt;/Year&gt;&lt;RecNum&gt;2324&lt;/RecNum&gt;&lt;record&gt;&lt;rec-number&gt;2324&lt;/rec-number&gt;&lt;foreign-keys&gt;&lt;key app="EN" db-id="9wp05z2avvzwz1eaa9g550zydzzxe29ff5re"&gt;2324&lt;/key&gt;&lt;/foreign-keys&gt;&lt;ref-type name="Journal Article"&gt;17&lt;/ref-type&gt;&lt;contributors&gt;&lt;authors&gt;&lt;author&gt;Soifer, Hillel David&lt;/author&gt;&lt;author&gt;Hau, Matthias vom&lt;/author&gt;&lt;/authors&gt;&lt;/contributors&gt;&lt;titles&gt;&lt;title&gt;Unpacking the Strength of the State: The Utility of State Infrastructural Power&lt;/title&gt;&lt;secondary-title&gt;Studies in Comparative International Development&lt;/secondary-title&gt;&lt;/titles&gt;&lt;periodical&gt;&lt;full-title&gt;Studies in Comparative International Development&lt;/full-title&gt;&lt;/periodical&gt;&lt;pages&gt;219-30&lt;/pages&gt;&lt;volume&gt;43&lt;/volume&gt;&lt;number&gt;3-4&lt;/number&gt;&lt;dates&gt;&lt;year&gt;2008&lt;/year&gt;&lt;/dates&gt;&lt;urls&gt;&lt;/urls&gt;&lt;/record&gt;&lt;/Cite&gt;&lt;/EndNote&gt;</w:instrText>
      </w:r>
      <w:r w:rsidRPr="00A21C35">
        <w:rPr>
          <w:color w:val="auto"/>
        </w:rPr>
        <w:fldChar w:fldCharType="separate"/>
      </w:r>
      <w:r w:rsidRPr="00A21C35">
        <w:rPr>
          <w:noProof/>
          <w:color w:val="auto"/>
        </w:rPr>
        <w:t>(</w:t>
      </w:r>
      <w:hyperlink w:anchor="_ENREF_116" w:tooltip="Soifer, 2008 #2324" w:history="1">
        <w:r w:rsidRPr="00A21C35">
          <w:rPr>
            <w:noProof/>
            <w:color w:val="auto"/>
          </w:rPr>
          <w:t>Soifer and Hau 2008</w:t>
        </w:r>
      </w:hyperlink>
      <w:r w:rsidRPr="00A21C35">
        <w:rPr>
          <w:noProof/>
          <w:color w:val="auto"/>
        </w:rPr>
        <w:t xml:space="preserve">; </w:t>
      </w:r>
      <w:hyperlink w:anchor="_ENREF_54" w:tooltip="Hendrix, 2010 #1374" w:history="1">
        <w:r w:rsidRPr="00A21C35">
          <w:rPr>
            <w:noProof/>
            <w:color w:val="auto"/>
          </w:rPr>
          <w:t>Hendrix 2010</w:t>
        </w:r>
      </w:hyperlink>
      <w:r w:rsidRPr="00A21C35">
        <w:rPr>
          <w:noProof/>
          <w:color w:val="auto"/>
        </w:rPr>
        <w:t>)</w:t>
      </w:r>
      <w:r w:rsidRPr="00A21C35">
        <w:rPr>
          <w:color w:val="auto"/>
        </w:rPr>
        <w:fldChar w:fldCharType="end"/>
      </w:r>
      <w:r w:rsidRPr="00A21C35">
        <w:rPr>
          <w:color w:val="auto"/>
        </w:rPr>
        <w:t>.  Essentially, bureaucratic capacity refers to the ability of an agency to deliver policy programs as they were designed, and is a function of the agency structure, organizational management, access to resources, and bureaucrats’ specialized knowledge or informational advantages in a certain policy domain.  In many instances, state capacity cannot exist independently of bureaucratic capacity, since the state can only raise revenue, for instance, through the actions of some organized tax-collecting agency that requires a certain level of organizational capacity to carry out its mission.  Consequently, we employ both terms in our literature survey and subsequent analysis.</w:t>
      </w:r>
    </w:p>
    <w:p w14:paraId="5CC1669E" w14:textId="77777777" w:rsidR="00A21C35" w:rsidRDefault="00A21C35" w:rsidP="00A21C35">
      <w:pPr>
        <w:pStyle w:val="Normal1"/>
        <w:spacing w:line="480" w:lineRule="auto"/>
        <w:rPr>
          <w:color w:val="auto"/>
        </w:rPr>
      </w:pPr>
    </w:p>
    <w:p w14:paraId="028A9325" w14:textId="77777777" w:rsidR="00A21C35" w:rsidRPr="00A21C35" w:rsidRDefault="00A21C35" w:rsidP="00A21C35">
      <w:pPr>
        <w:pStyle w:val="Normal1"/>
        <w:spacing w:line="480" w:lineRule="auto"/>
        <w:rPr>
          <w:rFonts w:eastAsia="Times New Roman"/>
          <w:b/>
        </w:rPr>
        <w:sectPr w:rsidR="00A21C35" w:rsidRPr="00A21C35" w:rsidSect="001A5BD2">
          <w:footerReference w:type="even" r:id="rId7"/>
          <w:footerReference w:type="default" r:id="rId8"/>
          <w:pgSz w:w="12240" w:h="15840"/>
          <w:pgMar w:top="1440" w:right="1800" w:bottom="1440" w:left="1800" w:header="720" w:footer="720" w:gutter="0"/>
          <w:cols w:space="720"/>
          <w:docGrid w:linePitch="360"/>
        </w:sectPr>
      </w:pPr>
    </w:p>
    <w:p w14:paraId="717FD1CB" w14:textId="5011D9F0" w:rsidR="00305DD3" w:rsidRDefault="00305DD3" w:rsidP="00A21C35">
      <w:pPr>
        <w:pStyle w:val="Normal1"/>
        <w:rPr>
          <w:rFonts w:eastAsia="Times New Roman"/>
          <w:b/>
        </w:rPr>
      </w:pPr>
      <w:r w:rsidRPr="00A21C35">
        <w:rPr>
          <w:rFonts w:eastAsia="Times New Roman"/>
          <w:b/>
        </w:rPr>
        <w:lastRenderedPageBreak/>
        <w:t xml:space="preserve">Number </w:t>
      </w:r>
      <w:r w:rsidR="007040D9">
        <w:rPr>
          <w:rFonts w:eastAsia="Times New Roman"/>
          <w:b/>
        </w:rPr>
        <w:t>o</w:t>
      </w:r>
      <w:r w:rsidR="007040D9" w:rsidRPr="00A21C35">
        <w:rPr>
          <w:rFonts w:eastAsia="Times New Roman"/>
          <w:b/>
        </w:rPr>
        <w:t>f Publication</w:t>
      </w:r>
      <w:r w:rsidR="007040D9">
        <w:rPr>
          <w:rFonts w:eastAsia="Times New Roman"/>
          <w:b/>
        </w:rPr>
        <w:t>s</w:t>
      </w:r>
      <w:r w:rsidR="007040D9" w:rsidRPr="00A21C35">
        <w:rPr>
          <w:rFonts w:eastAsia="Times New Roman"/>
          <w:b/>
        </w:rPr>
        <w:t xml:space="preserve"> </w:t>
      </w:r>
      <w:r w:rsidR="007040D9">
        <w:rPr>
          <w:rFonts w:eastAsia="Times New Roman"/>
          <w:b/>
        </w:rPr>
        <w:t>b</w:t>
      </w:r>
      <w:r w:rsidR="007040D9" w:rsidRPr="00A21C35">
        <w:rPr>
          <w:rFonts w:eastAsia="Times New Roman"/>
          <w:b/>
        </w:rPr>
        <w:t>y Country</w:t>
      </w:r>
    </w:p>
    <w:p w14:paraId="0314BD0C" w14:textId="77777777" w:rsidR="00A21C35" w:rsidRPr="00A21C35" w:rsidRDefault="00A21C35" w:rsidP="00A21C35">
      <w:pPr>
        <w:pStyle w:val="Normal1"/>
        <w:rPr>
          <w:rFonts w:eastAsia="Times New Roman"/>
          <w:b/>
        </w:rPr>
      </w:pPr>
    </w:p>
    <w:tbl>
      <w:tblPr>
        <w:tblW w:w="0" w:type="auto"/>
        <w:jc w:val="center"/>
        <w:tblLook w:val="04A0" w:firstRow="1" w:lastRow="0" w:firstColumn="1" w:lastColumn="0" w:noHBand="0" w:noVBand="1"/>
      </w:tblPr>
      <w:tblGrid>
        <w:gridCol w:w="1609"/>
        <w:gridCol w:w="1003"/>
        <w:gridCol w:w="1232"/>
      </w:tblGrid>
      <w:tr w:rsidR="000E61B6" w:rsidRPr="00A21C35" w14:paraId="6646F238" w14:textId="77777777" w:rsidTr="00A21C35">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5D70D036" w14:textId="77777777" w:rsidR="000E61B6" w:rsidRPr="00A21C35" w:rsidRDefault="000E61B6" w:rsidP="00A21C35">
            <w:pPr>
              <w:rPr>
                <w:rFonts w:eastAsia="Times New Roman"/>
                <w:color w:val="000000"/>
              </w:rPr>
            </w:pPr>
            <w:r w:rsidRPr="00A21C35">
              <w:rPr>
                <w:rFonts w:eastAsia="Times New Roman"/>
                <w:color w:val="000000"/>
              </w:rPr>
              <w:t>Country</w:t>
            </w:r>
          </w:p>
        </w:tc>
        <w:tc>
          <w:tcPr>
            <w:tcW w:w="0" w:type="auto"/>
            <w:tcBorders>
              <w:top w:val="single" w:sz="4" w:space="0" w:color="auto"/>
              <w:left w:val="nil"/>
              <w:bottom w:val="single" w:sz="4" w:space="0" w:color="auto"/>
              <w:right w:val="nil"/>
            </w:tcBorders>
            <w:shd w:val="clear" w:color="auto" w:fill="auto"/>
            <w:noWrap/>
            <w:vAlign w:val="bottom"/>
            <w:hideMark/>
          </w:tcPr>
          <w:p w14:paraId="66D0DE16" w14:textId="77777777" w:rsidR="000E61B6" w:rsidRPr="00A21C35" w:rsidRDefault="000E61B6" w:rsidP="00A21C35">
            <w:pPr>
              <w:jc w:val="center"/>
              <w:rPr>
                <w:rFonts w:eastAsia="Times New Roman"/>
                <w:color w:val="000000"/>
              </w:rPr>
            </w:pPr>
            <w:r w:rsidRPr="00A21C35">
              <w:rPr>
                <w:rFonts w:eastAsia="Times New Roman"/>
                <w:color w:val="000000"/>
              </w:rPr>
              <w:t>Number</w:t>
            </w:r>
          </w:p>
        </w:tc>
        <w:tc>
          <w:tcPr>
            <w:tcW w:w="1232" w:type="dxa"/>
            <w:tcBorders>
              <w:top w:val="single" w:sz="4" w:space="0" w:color="auto"/>
              <w:left w:val="nil"/>
              <w:bottom w:val="single" w:sz="4" w:space="0" w:color="auto"/>
              <w:right w:val="nil"/>
            </w:tcBorders>
            <w:shd w:val="clear" w:color="auto" w:fill="auto"/>
            <w:noWrap/>
            <w:vAlign w:val="bottom"/>
            <w:hideMark/>
          </w:tcPr>
          <w:p w14:paraId="75E4D186" w14:textId="77777777" w:rsidR="000E61B6" w:rsidRPr="00A21C35" w:rsidRDefault="000E61B6" w:rsidP="00A21C35">
            <w:pPr>
              <w:jc w:val="center"/>
              <w:rPr>
                <w:rFonts w:eastAsia="Times New Roman"/>
                <w:color w:val="000000"/>
              </w:rPr>
            </w:pPr>
            <w:r w:rsidRPr="00A21C35">
              <w:rPr>
                <w:rFonts w:eastAsia="Times New Roman"/>
                <w:color w:val="000000"/>
              </w:rPr>
              <w:t>%</w:t>
            </w:r>
          </w:p>
        </w:tc>
      </w:tr>
      <w:tr w:rsidR="000E61B6" w:rsidRPr="00A21C35" w14:paraId="4DDBBA86"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4AC747F4" w14:textId="77777777" w:rsidR="000E61B6" w:rsidRPr="00A21C35" w:rsidRDefault="000E61B6" w:rsidP="00A21C35">
            <w:pPr>
              <w:rPr>
                <w:rFonts w:eastAsia="Times New Roman"/>
                <w:color w:val="000000"/>
              </w:rPr>
            </w:pPr>
            <w:r w:rsidRPr="00A21C35">
              <w:rPr>
                <w:rFonts w:eastAsia="Times New Roman"/>
                <w:color w:val="000000"/>
              </w:rPr>
              <w:t>None</w:t>
            </w:r>
          </w:p>
        </w:tc>
        <w:tc>
          <w:tcPr>
            <w:tcW w:w="0" w:type="auto"/>
            <w:tcBorders>
              <w:top w:val="nil"/>
              <w:left w:val="nil"/>
              <w:bottom w:val="nil"/>
              <w:right w:val="nil"/>
            </w:tcBorders>
            <w:shd w:val="clear" w:color="auto" w:fill="auto"/>
            <w:noWrap/>
            <w:vAlign w:val="bottom"/>
            <w:hideMark/>
          </w:tcPr>
          <w:p w14:paraId="1F8E2E6B" w14:textId="77777777" w:rsidR="000E61B6" w:rsidRPr="00A21C35" w:rsidRDefault="000E61B6" w:rsidP="00A21C35">
            <w:pPr>
              <w:jc w:val="right"/>
              <w:rPr>
                <w:rFonts w:eastAsia="Times New Roman"/>
                <w:color w:val="000000"/>
              </w:rPr>
            </w:pPr>
            <w:r w:rsidRPr="00A21C35">
              <w:rPr>
                <w:rFonts w:eastAsia="Times New Roman"/>
                <w:color w:val="000000"/>
              </w:rPr>
              <w:t>21</w:t>
            </w:r>
          </w:p>
        </w:tc>
        <w:tc>
          <w:tcPr>
            <w:tcW w:w="1232" w:type="dxa"/>
            <w:tcBorders>
              <w:top w:val="nil"/>
              <w:left w:val="nil"/>
              <w:bottom w:val="nil"/>
              <w:right w:val="nil"/>
            </w:tcBorders>
            <w:shd w:val="clear" w:color="auto" w:fill="auto"/>
            <w:noWrap/>
            <w:vAlign w:val="bottom"/>
            <w:hideMark/>
          </w:tcPr>
          <w:p w14:paraId="2C97927E" w14:textId="77777777" w:rsidR="000E61B6" w:rsidRPr="00A21C35" w:rsidRDefault="000E61B6" w:rsidP="00A21C35">
            <w:pPr>
              <w:jc w:val="right"/>
              <w:rPr>
                <w:rFonts w:eastAsia="Times New Roman"/>
                <w:color w:val="000000"/>
              </w:rPr>
            </w:pPr>
            <w:r w:rsidRPr="00A21C35">
              <w:rPr>
                <w:rFonts w:eastAsia="Times New Roman"/>
                <w:color w:val="000000"/>
              </w:rPr>
              <w:t>16.0</w:t>
            </w:r>
          </w:p>
        </w:tc>
      </w:tr>
      <w:tr w:rsidR="000E61B6" w:rsidRPr="00A21C35" w14:paraId="2B433149"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018F7CDA" w14:textId="77777777" w:rsidR="000E61B6" w:rsidRPr="00A21C35" w:rsidRDefault="000E61B6" w:rsidP="00A21C35">
            <w:pPr>
              <w:rPr>
                <w:rFonts w:eastAsia="Times New Roman"/>
                <w:color w:val="000000"/>
              </w:rPr>
            </w:pPr>
            <w:r w:rsidRPr="00A21C35">
              <w:rPr>
                <w:rFonts w:eastAsia="Times New Roman"/>
                <w:color w:val="000000"/>
              </w:rPr>
              <w:t>Argentina</w:t>
            </w:r>
          </w:p>
        </w:tc>
        <w:tc>
          <w:tcPr>
            <w:tcW w:w="0" w:type="auto"/>
            <w:tcBorders>
              <w:top w:val="nil"/>
              <w:left w:val="nil"/>
              <w:bottom w:val="nil"/>
              <w:right w:val="nil"/>
            </w:tcBorders>
            <w:shd w:val="clear" w:color="auto" w:fill="auto"/>
            <w:noWrap/>
            <w:vAlign w:val="bottom"/>
            <w:hideMark/>
          </w:tcPr>
          <w:p w14:paraId="622361A8" w14:textId="77777777" w:rsidR="000E61B6" w:rsidRPr="00A21C35" w:rsidRDefault="000E61B6" w:rsidP="00A21C35">
            <w:pPr>
              <w:jc w:val="right"/>
              <w:rPr>
                <w:rFonts w:eastAsia="Times New Roman"/>
                <w:color w:val="000000"/>
              </w:rPr>
            </w:pPr>
            <w:r w:rsidRPr="00A21C35">
              <w:rPr>
                <w:rFonts w:eastAsia="Times New Roman"/>
                <w:color w:val="000000"/>
              </w:rPr>
              <w:t>15</w:t>
            </w:r>
          </w:p>
        </w:tc>
        <w:tc>
          <w:tcPr>
            <w:tcW w:w="1232" w:type="dxa"/>
            <w:tcBorders>
              <w:top w:val="nil"/>
              <w:left w:val="nil"/>
              <w:bottom w:val="nil"/>
              <w:right w:val="nil"/>
            </w:tcBorders>
            <w:shd w:val="clear" w:color="auto" w:fill="auto"/>
            <w:noWrap/>
            <w:vAlign w:val="bottom"/>
            <w:hideMark/>
          </w:tcPr>
          <w:p w14:paraId="026657CE" w14:textId="77777777" w:rsidR="000E61B6" w:rsidRPr="00A21C35" w:rsidRDefault="000E61B6" w:rsidP="00A21C35">
            <w:pPr>
              <w:jc w:val="right"/>
              <w:rPr>
                <w:rFonts w:eastAsia="Times New Roman"/>
                <w:color w:val="000000"/>
              </w:rPr>
            </w:pPr>
            <w:r w:rsidRPr="00A21C35">
              <w:rPr>
                <w:rFonts w:eastAsia="Times New Roman"/>
                <w:color w:val="000000"/>
              </w:rPr>
              <w:t>11.5</w:t>
            </w:r>
          </w:p>
        </w:tc>
      </w:tr>
      <w:tr w:rsidR="000E61B6" w:rsidRPr="00A21C35" w14:paraId="4DE3B06F"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4BC680E2" w14:textId="77777777" w:rsidR="000E61B6" w:rsidRPr="00A21C35" w:rsidRDefault="000E61B6" w:rsidP="00A21C35">
            <w:pPr>
              <w:rPr>
                <w:rFonts w:eastAsia="Times New Roman"/>
                <w:color w:val="000000"/>
              </w:rPr>
            </w:pPr>
            <w:r w:rsidRPr="00A21C35">
              <w:rPr>
                <w:rFonts w:eastAsia="Times New Roman"/>
                <w:color w:val="000000"/>
              </w:rPr>
              <w:t>Bolivia</w:t>
            </w:r>
          </w:p>
        </w:tc>
        <w:tc>
          <w:tcPr>
            <w:tcW w:w="0" w:type="auto"/>
            <w:tcBorders>
              <w:top w:val="nil"/>
              <w:left w:val="nil"/>
              <w:bottom w:val="nil"/>
              <w:right w:val="nil"/>
            </w:tcBorders>
            <w:shd w:val="clear" w:color="auto" w:fill="auto"/>
            <w:noWrap/>
            <w:vAlign w:val="bottom"/>
            <w:hideMark/>
          </w:tcPr>
          <w:p w14:paraId="7512B134" w14:textId="77777777" w:rsidR="000E61B6" w:rsidRPr="00A21C35" w:rsidRDefault="000E61B6" w:rsidP="00A21C35">
            <w:pPr>
              <w:jc w:val="right"/>
              <w:rPr>
                <w:rFonts w:eastAsia="Times New Roman"/>
                <w:color w:val="000000"/>
              </w:rPr>
            </w:pPr>
            <w:r w:rsidRPr="00A21C35">
              <w:rPr>
                <w:rFonts w:eastAsia="Times New Roman"/>
                <w:color w:val="000000"/>
              </w:rPr>
              <w:t>1</w:t>
            </w:r>
          </w:p>
        </w:tc>
        <w:tc>
          <w:tcPr>
            <w:tcW w:w="1232" w:type="dxa"/>
            <w:tcBorders>
              <w:top w:val="nil"/>
              <w:left w:val="nil"/>
              <w:bottom w:val="nil"/>
              <w:right w:val="nil"/>
            </w:tcBorders>
            <w:shd w:val="clear" w:color="auto" w:fill="auto"/>
            <w:noWrap/>
            <w:vAlign w:val="bottom"/>
            <w:hideMark/>
          </w:tcPr>
          <w:p w14:paraId="69251000" w14:textId="77777777" w:rsidR="000E61B6" w:rsidRPr="00A21C35" w:rsidRDefault="000E61B6" w:rsidP="00A21C35">
            <w:pPr>
              <w:jc w:val="right"/>
              <w:rPr>
                <w:rFonts w:eastAsia="Times New Roman"/>
                <w:color w:val="000000"/>
              </w:rPr>
            </w:pPr>
            <w:r w:rsidRPr="00A21C35">
              <w:rPr>
                <w:rFonts w:eastAsia="Times New Roman"/>
                <w:color w:val="000000"/>
              </w:rPr>
              <w:t>0.8</w:t>
            </w:r>
          </w:p>
        </w:tc>
      </w:tr>
      <w:tr w:rsidR="000E61B6" w:rsidRPr="00A21C35" w14:paraId="142314D1"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32F46366" w14:textId="77777777" w:rsidR="000E61B6" w:rsidRPr="00A21C35" w:rsidRDefault="000E61B6" w:rsidP="00A21C35">
            <w:pPr>
              <w:rPr>
                <w:rFonts w:eastAsia="Times New Roman"/>
                <w:color w:val="000000"/>
              </w:rPr>
            </w:pPr>
            <w:r w:rsidRPr="00A21C35">
              <w:rPr>
                <w:rFonts w:eastAsia="Times New Roman"/>
                <w:color w:val="000000"/>
              </w:rPr>
              <w:t>Brazil</w:t>
            </w:r>
          </w:p>
        </w:tc>
        <w:tc>
          <w:tcPr>
            <w:tcW w:w="0" w:type="auto"/>
            <w:tcBorders>
              <w:top w:val="nil"/>
              <w:left w:val="nil"/>
              <w:bottom w:val="nil"/>
              <w:right w:val="nil"/>
            </w:tcBorders>
            <w:shd w:val="clear" w:color="auto" w:fill="auto"/>
            <w:noWrap/>
            <w:vAlign w:val="bottom"/>
            <w:hideMark/>
          </w:tcPr>
          <w:p w14:paraId="6AC016A4" w14:textId="77777777" w:rsidR="000E61B6" w:rsidRPr="00A21C35" w:rsidRDefault="000E61B6" w:rsidP="00A21C35">
            <w:pPr>
              <w:jc w:val="right"/>
              <w:rPr>
                <w:rFonts w:eastAsia="Times New Roman"/>
                <w:color w:val="000000"/>
              </w:rPr>
            </w:pPr>
            <w:r w:rsidRPr="00A21C35">
              <w:rPr>
                <w:rFonts w:eastAsia="Times New Roman"/>
                <w:color w:val="000000"/>
              </w:rPr>
              <w:t>33</w:t>
            </w:r>
          </w:p>
        </w:tc>
        <w:tc>
          <w:tcPr>
            <w:tcW w:w="1232" w:type="dxa"/>
            <w:tcBorders>
              <w:top w:val="nil"/>
              <w:left w:val="nil"/>
              <w:bottom w:val="nil"/>
              <w:right w:val="nil"/>
            </w:tcBorders>
            <w:shd w:val="clear" w:color="auto" w:fill="auto"/>
            <w:noWrap/>
            <w:vAlign w:val="bottom"/>
            <w:hideMark/>
          </w:tcPr>
          <w:p w14:paraId="663180B2" w14:textId="77777777" w:rsidR="000E61B6" w:rsidRPr="00A21C35" w:rsidRDefault="000E61B6" w:rsidP="00A21C35">
            <w:pPr>
              <w:jc w:val="right"/>
              <w:rPr>
                <w:rFonts w:eastAsia="Times New Roman"/>
                <w:color w:val="000000"/>
              </w:rPr>
            </w:pPr>
            <w:r w:rsidRPr="00A21C35">
              <w:rPr>
                <w:rFonts w:eastAsia="Times New Roman"/>
                <w:color w:val="000000"/>
              </w:rPr>
              <w:t>25.2</w:t>
            </w:r>
          </w:p>
        </w:tc>
      </w:tr>
      <w:tr w:rsidR="000E61B6" w:rsidRPr="00A21C35" w14:paraId="6B89A1B5"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20E25BD6" w14:textId="77777777" w:rsidR="000E61B6" w:rsidRPr="00A21C35" w:rsidRDefault="000E61B6" w:rsidP="00A21C35">
            <w:pPr>
              <w:rPr>
                <w:rFonts w:eastAsia="Times New Roman"/>
                <w:color w:val="000000"/>
              </w:rPr>
            </w:pPr>
            <w:r w:rsidRPr="00A21C35">
              <w:rPr>
                <w:rFonts w:eastAsia="Times New Roman"/>
                <w:color w:val="000000"/>
              </w:rPr>
              <w:t>Chile</w:t>
            </w:r>
          </w:p>
        </w:tc>
        <w:tc>
          <w:tcPr>
            <w:tcW w:w="0" w:type="auto"/>
            <w:tcBorders>
              <w:top w:val="nil"/>
              <w:left w:val="nil"/>
              <w:bottom w:val="nil"/>
              <w:right w:val="nil"/>
            </w:tcBorders>
            <w:shd w:val="clear" w:color="auto" w:fill="auto"/>
            <w:noWrap/>
            <w:vAlign w:val="bottom"/>
            <w:hideMark/>
          </w:tcPr>
          <w:p w14:paraId="7633FAD8" w14:textId="77777777" w:rsidR="000E61B6" w:rsidRPr="00A21C35" w:rsidRDefault="000E61B6" w:rsidP="00A21C35">
            <w:pPr>
              <w:jc w:val="right"/>
              <w:rPr>
                <w:rFonts w:eastAsia="Times New Roman"/>
                <w:color w:val="000000"/>
              </w:rPr>
            </w:pPr>
            <w:r w:rsidRPr="00A21C35">
              <w:rPr>
                <w:rFonts w:eastAsia="Times New Roman"/>
                <w:color w:val="000000"/>
              </w:rPr>
              <w:t>14</w:t>
            </w:r>
          </w:p>
        </w:tc>
        <w:tc>
          <w:tcPr>
            <w:tcW w:w="1232" w:type="dxa"/>
            <w:tcBorders>
              <w:top w:val="nil"/>
              <w:left w:val="nil"/>
              <w:bottom w:val="nil"/>
              <w:right w:val="nil"/>
            </w:tcBorders>
            <w:shd w:val="clear" w:color="auto" w:fill="auto"/>
            <w:noWrap/>
            <w:vAlign w:val="bottom"/>
            <w:hideMark/>
          </w:tcPr>
          <w:p w14:paraId="432B347E" w14:textId="77777777" w:rsidR="000E61B6" w:rsidRPr="00A21C35" w:rsidRDefault="000E61B6" w:rsidP="00A21C35">
            <w:pPr>
              <w:jc w:val="right"/>
              <w:rPr>
                <w:rFonts w:eastAsia="Times New Roman"/>
                <w:color w:val="000000"/>
              </w:rPr>
            </w:pPr>
            <w:r w:rsidRPr="00A21C35">
              <w:rPr>
                <w:rFonts w:eastAsia="Times New Roman"/>
                <w:color w:val="000000"/>
              </w:rPr>
              <w:t>10.7</w:t>
            </w:r>
          </w:p>
        </w:tc>
      </w:tr>
      <w:tr w:rsidR="000E61B6" w:rsidRPr="00A21C35" w14:paraId="4879F723"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1A0D9817" w14:textId="77777777" w:rsidR="000E61B6" w:rsidRPr="00A21C35" w:rsidRDefault="000E61B6" w:rsidP="00A21C35">
            <w:pPr>
              <w:rPr>
                <w:rFonts w:eastAsia="Times New Roman"/>
                <w:color w:val="000000"/>
              </w:rPr>
            </w:pPr>
            <w:r w:rsidRPr="00A21C35">
              <w:rPr>
                <w:rFonts w:eastAsia="Times New Roman"/>
                <w:color w:val="000000"/>
              </w:rPr>
              <w:t>Colombia</w:t>
            </w:r>
          </w:p>
        </w:tc>
        <w:tc>
          <w:tcPr>
            <w:tcW w:w="0" w:type="auto"/>
            <w:tcBorders>
              <w:top w:val="nil"/>
              <w:left w:val="nil"/>
              <w:bottom w:val="nil"/>
              <w:right w:val="nil"/>
            </w:tcBorders>
            <w:shd w:val="clear" w:color="auto" w:fill="auto"/>
            <w:noWrap/>
            <w:vAlign w:val="bottom"/>
            <w:hideMark/>
          </w:tcPr>
          <w:p w14:paraId="3B558716" w14:textId="77777777" w:rsidR="000E61B6" w:rsidRPr="00A21C35" w:rsidRDefault="000E61B6" w:rsidP="00A21C35">
            <w:pPr>
              <w:jc w:val="right"/>
              <w:rPr>
                <w:rFonts w:eastAsia="Times New Roman"/>
                <w:color w:val="000000"/>
              </w:rPr>
            </w:pPr>
            <w:r w:rsidRPr="00A21C35">
              <w:rPr>
                <w:rFonts w:eastAsia="Times New Roman"/>
                <w:color w:val="000000"/>
              </w:rPr>
              <w:t>3</w:t>
            </w:r>
          </w:p>
        </w:tc>
        <w:tc>
          <w:tcPr>
            <w:tcW w:w="1232" w:type="dxa"/>
            <w:tcBorders>
              <w:top w:val="nil"/>
              <w:left w:val="nil"/>
              <w:bottom w:val="nil"/>
              <w:right w:val="nil"/>
            </w:tcBorders>
            <w:shd w:val="clear" w:color="auto" w:fill="auto"/>
            <w:noWrap/>
            <w:vAlign w:val="bottom"/>
            <w:hideMark/>
          </w:tcPr>
          <w:p w14:paraId="5B2C2AFC" w14:textId="77777777" w:rsidR="000E61B6" w:rsidRPr="00A21C35" w:rsidRDefault="000E61B6" w:rsidP="00A21C35">
            <w:pPr>
              <w:jc w:val="right"/>
              <w:rPr>
                <w:rFonts w:eastAsia="Times New Roman"/>
                <w:color w:val="000000"/>
              </w:rPr>
            </w:pPr>
            <w:r w:rsidRPr="00A21C35">
              <w:rPr>
                <w:rFonts w:eastAsia="Times New Roman"/>
                <w:color w:val="000000"/>
              </w:rPr>
              <w:t>2.3</w:t>
            </w:r>
          </w:p>
        </w:tc>
      </w:tr>
      <w:tr w:rsidR="000E61B6" w:rsidRPr="00A21C35" w14:paraId="15275100"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0A0AE1A5" w14:textId="77777777" w:rsidR="000E61B6" w:rsidRPr="00A21C35" w:rsidRDefault="000E61B6" w:rsidP="00A21C35">
            <w:pPr>
              <w:rPr>
                <w:rFonts w:eastAsia="Times New Roman"/>
                <w:color w:val="000000"/>
              </w:rPr>
            </w:pPr>
            <w:r w:rsidRPr="00A21C35">
              <w:rPr>
                <w:rFonts w:eastAsia="Times New Roman"/>
                <w:color w:val="000000"/>
              </w:rPr>
              <w:t>Costa Rica</w:t>
            </w:r>
          </w:p>
        </w:tc>
        <w:tc>
          <w:tcPr>
            <w:tcW w:w="0" w:type="auto"/>
            <w:tcBorders>
              <w:top w:val="nil"/>
              <w:left w:val="nil"/>
              <w:bottom w:val="nil"/>
              <w:right w:val="nil"/>
            </w:tcBorders>
            <w:shd w:val="clear" w:color="auto" w:fill="auto"/>
            <w:noWrap/>
            <w:vAlign w:val="bottom"/>
            <w:hideMark/>
          </w:tcPr>
          <w:p w14:paraId="4F2C40CF" w14:textId="77777777" w:rsidR="000E61B6" w:rsidRPr="00A21C35" w:rsidRDefault="000E61B6" w:rsidP="00A21C35">
            <w:pPr>
              <w:jc w:val="right"/>
              <w:rPr>
                <w:rFonts w:eastAsia="Times New Roman"/>
                <w:color w:val="000000"/>
              </w:rPr>
            </w:pPr>
            <w:r w:rsidRPr="00A21C35">
              <w:rPr>
                <w:rFonts w:eastAsia="Times New Roman"/>
                <w:color w:val="000000"/>
              </w:rPr>
              <w:t>3</w:t>
            </w:r>
          </w:p>
        </w:tc>
        <w:tc>
          <w:tcPr>
            <w:tcW w:w="1232" w:type="dxa"/>
            <w:tcBorders>
              <w:top w:val="nil"/>
              <w:left w:val="nil"/>
              <w:bottom w:val="nil"/>
              <w:right w:val="nil"/>
            </w:tcBorders>
            <w:shd w:val="clear" w:color="auto" w:fill="auto"/>
            <w:noWrap/>
            <w:vAlign w:val="bottom"/>
            <w:hideMark/>
          </w:tcPr>
          <w:p w14:paraId="6FBF337E" w14:textId="77777777" w:rsidR="000E61B6" w:rsidRPr="00A21C35" w:rsidRDefault="000E61B6" w:rsidP="00A21C35">
            <w:pPr>
              <w:jc w:val="right"/>
              <w:rPr>
                <w:rFonts w:eastAsia="Times New Roman"/>
                <w:color w:val="000000"/>
              </w:rPr>
            </w:pPr>
            <w:r w:rsidRPr="00A21C35">
              <w:rPr>
                <w:rFonts w:eastAsia="Times New Roman"/>
                <w:color w:val="000000"/>
              </w:rPr>
              <w:t>2.3</w:t>
            </w:r>
          </w:p>
        </w:tc>
      </w:tr>
      <w:tr w:rsidR="000E61B6" w:rsidRPr="00A21C35" w14:paraId="3EA8F1C2"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205B39F4" w14:textId="77777777" w:rsidR="000E61B6" w:rsidRPr="00A21C35" w:rsidRDefault="000E61B6" w:rsidP="00A21C35">
            <w:pPr>
              <w:rPr>
                <w:rFonts w:eastAsia="Times New Roman"/>
                <w:color w:val="000000"/>
              </w:rPr>
            </w:pPr>
            <w:r w:rsidRPr="00A21C35">
              <w:rPr>
                <w:rFonts w:eastAsia="Times New Roman"/>
                <w:color w:val="000000"/>
              </w:rPr>
              <w:t>Cuba</w:t>
            </w:r>
          </w:p>
        </w:tc>
        <w:tc>
          <w:tcPr>
            <w:tcW w:w="0" w:type="auto"/>
            <w:tcBorders>
              <w:top w:val="nil"/>
              <w:left w:val="nil"/>
              <w:bottom w:val="nil"/>
              <w:right w:val="nil"/>
            </w:tcBorders>
            <w:shd w:val="clear" w:color="auto" w:fill="auto"/>
            <w:noWrap/>
            <w:vAlign w:val="bottom"/>
            <w:hideMark/>
          </w:tcPr>
          <w:p w14:paraId="16E5C17E" w14:textId="77777777" w:rsidR="000E61B6" w:rsidRPr="00A21C35" w:rsidRDefault="000E61B6" w:rsidP="00A21C35">
            <w:pPr>
              <w:jc w:val="right"/>
              <w:rPr>
                <w:rFonts w:eastAsia="Times New Roman"/>
                <w:color w:val="000000"/>
              </w:rPr>
            </w:pPr>
            <w:r w:rsidRPr="00A21C35">
              <w:rPr>
                <w:rFonts w:eastAsia="Times New Roman"/>
                <w:color w:val="000000"/>
              </w:rPr>
              <w:t>2</w:t>
            </w:r>
          </w:p>
        </w:tc>
        <w:tc>
          <w:tcPr>
            <w:tcW w:w="1232" w:type="dxa"/>
            <w:tcBorders>
              <w:top w:val="nil"/>
              <w:left w:val="nil"/>
              <w:bottom w:val="nil"/>
              <w:right w:val="nil"/>
            </w:tcBorders>
            <w:shd w:val="clear" w:color="auto" w:fill="auto"/>
            <w:noWrap/>
            <w:vAlign w:val="bottom"/>
            <w:hideMark/>
          </w:tcPr>
          <w:p w14:paraId="073CB2ED" w14:textId="77777777" w:rsidR="000E61B6" w:rsidRPr="00A21C35" w:rsidRDefault="000E61B6" w:rsidP="00A21C35">
            <w:pPr>
              <w:jc w:val="right"/>
              <w:rPr>
                <w:rFonts w:eastAsia="Times New Roman"/>
                <w:color w:val="000000"/>
              </w:rPr>
            </w:pPr>
            <w:r w:rsidRPr="00A21C35">
              <w:rPr>
                <w:rFonts w:eastAsia="Times New Roman"/>
                <w:color w:val="000000"/>
              </w:rPr>
              <w:t>1.5</w:t>
            </w:r>
          </w:p>
        </w:tc>
      </w:tr>
      <w:tr w:rsidR="000E61B6" w:rsidRPr="00A21C35" w14:paraId="0ED87BA6"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724F7A23" w14:textId="77777777" w:rsidR="000E61B6" w:rsidRPr="00A21C35" w:rsidRDefault="000E61B6" w:rsidP="00A21C35">
            <w:pPr>
              <w:rPr>
                <w:rFonts w:eastAsia="Times New Roman"/>
                <w:color w:val="000000"/>
              </w:rPr>
            </w:pPr>
            <w:r w:rsidRPr="00A21C35">
              <w:rPr>
                <w:rFonts w:eastAsia="Times New Roman"/>
                <w:color w:val="000000"/>
              </w:rPr>
              <w:t>Dominican</w:t>
            </w:r>
          </w:p>
        </w:tc>
        <w:tc>
          <w:tcPr>
            <w:tcW w:w="0" w:type="auto"/>
            <w:tcBorders>
              <w:top w:val="nil"/>
              <w:left w:val="nil"/>
              <w:bottom w:val="nil"/>
              <w:right w:val="nil"/>
            </w:tcBorders>
            <w:shd w:val="clear" w:color="auto" w:fill="auto"/>
            <w:noWrap/>
            <w:vAlign w:val="bottom"/>
            <w:hideMark/>
          </w:tcPr>
          <w:p w14:paraId="18412759" w14:textId="77777777" w:rsidR="000E61B6" w:rsidRPr="00A21C35" w:rsidRDefault="000E61B6" w:rsidP="00A21C35">
            <w:pPr>
              <w:jc w:val="right"/>
              <w:rPr>
                <w:rFonts w:eastAsia="Times New Roman"/>
                <w:color w:val="000000"/>
              </w:rPr>
            </w:pPr>
            <w:r w:rsidRPr="00A21C35">
              <w:rPr>
                <w:rFonts w:eastAsia="Times New Roman"/>
                <w:color w:val="000000"/>
              </w:rPr>
              <w:t>1</w:t>
            </w:r>
          </w:p>
        </w:tc>
        <w:tc>
          <w:tcPr>
            <w:tcW w:w="1232" w:type="dxa"/>
            <w:tcBorders>
              <w:top w:val="nil"/>
              <w:left w:val="nil"/>
              <w:bottom w:val="nil"/>
              <w:right w:val="nil"/>
            </w:tcBorders>
            <w:shd w:val="clear" w:color="auto" w:fill="auto"/>
            <w:noWrap/>
            <w:vAlign w:val="bottom"/>
            <w:hideMark/>
          </w:tcPr>
          <w:p w14:paraId="168F345C" w14:textId="77777777" w:rsidR="000E61B6" w:rsidRPr="00A21C35" w:rsidRDefault="000E61B6" w:rsidP="00A21C35">
            <w:pPr>
              <w:jc w:val="right"/>
              <w:rPr>
                <w:rFonts w:eastAsia="Times New Roman"/>
                <w:color w:val="000000"/>
              </w:rPr>
            </w:pPr>
            <w:r w:rsidRPr="00A21C35">
              <w:rPr>
                <w:rFonts w:eastAsia="Times New Roman"/>
                <w:color w:val="000000"/>
              </w:rPr>
              <w:t>0.8</w:t>
            </w:r>
          </w:p>
        </w:tc>
      </w:tr>
      <w:tr w:rsidR="000E61B6" w:rsidRPr="00A21C35" w14:paraId="3BC5DF89"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220C5B0F" w14:textId="77777777" w:rsidR="000E61B6" w:rsidRPr="00A21C35" w:rsidRDefault="000E61B6" w:rsidP="00A21C35">
            <w:pPr>
              <w:rPr>
                <w:rFonts w:eastAsia="Times New Roman"/>
                <w:color w:val="000000"/>
              </w:rPr>
            </w:pPr>
            <w:r w:rsidRPr="00A21C35">
              <w:rPr>
                <w:rFonts w:eastAsia="Times New Roman"/>
                <w:color w:val="000000"/>
              </w:rPr>
              <w:t>Ecuador</w:t>
            </w:r>
          </w:p>
        </w:tc>
        <w:tc>
          <w:tcPr>
            <w:tcW w:w="0" w:type="auto"/>
            <w:tcBorders>
              <w:top w:val="nil"/>
              <w:left w:val="nil"/>
              <w:bottom w:val="nil"/>
              <w:right w:val="nil"/>
            </w:tcBorders>
            <w:shd w:val="clear" w:color="auto" w:fill="auto"/>
            <w:noWrap/>
            <w:vAlign w:val="bottom"/>
            <w:hideMark/>
          </w:tcPr>
          <w:p w14:paraId="6B18A87A" w14:textId="77777777" w:rsidR="000E61B6" w:rsidRPr="00A21C35" w:rsidRDefault="000E61B6" w:rsidP="00A21C35">
            <w:pPr>
              <w:jc w:val="right"/>
              <w:rPr>
                <w:rFonts w:eastAsia="Times New Roman"/>
                <w:color w:val="000000"/>
              </w:rPr>
            </w:pPr>
            <w:r w:rsidRPr="00A21C35">
              <w:rPr>
                <w:rFonts w:eastAsia="Times New Roman"/>
                <w:color w:val="000000"/>
              </w:rPr>
              <w:t>1</w:t>
            </w:r>
          </w:p>
        </w:tc>
        <w:tc>
          <w:tcPr>
            <w:tcW w:w="1232" w:type="dxa"/>
            <w:tcBorders>
              <w:top w:val="nil"/>
              <w:left w:val="nil"/>
              <w:bottom w:val="nil"/>
              <w:right w:val="nil"/>
            </w:tcBorders>
            <w:shd w:val="clear" w:color="auto" w:fill="auto"/>
            <w:noWrap/>
            <w:vAlign w:val="bottom"/>
            <w:hideMark/>
          </w:tcPr>
          <w:p w14:paraId="2C044B34" w14:textId="77777777" w:rsidR="000E61B6" w:rsidRPr="00A21C35" w:rsidRDefault="000E61B6" w:rsidP="00A21C35">
            <w:pPr>
              <w:jc w:val="right"/>
              <w:rPr>
                <w:rFonts w:eastAsia="Times New Roman"/>
                <w:color w:val="000000"/>
              </w:rPr>
            </w:pPr>
            <w:r w:rsidRPr="00A21C35">
              <w:rPr>
                <w:rFonts w:eastAsia="Times New Roman"/>
                <w:color w:val="000000"/>
              </w:rPr>
              <w:t>0.8</w:t>
            </w:r>
          </w:p>
        </w:tc>
      </w:tr>
      <w:tr w:rsidR="000E61B6" w:rsidRPr="00A21C35" w14:paraId="74887A5D"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311D55D9" w14:textId="77777777" w:rsidR="000E61B6" w:rsidRPr="00A21C35" w:rsidRDefault="000E61B6" w:rsidP="00A21C35">
            <w:pPr>
              <w:rPr>
                <w:rFonts w:eastAsia="Times New Roman"/>
                <w:color w:val="000000"/>
              </w:rPr>
            </w:pPr>
            <w:r w:rsidRPr="00A21C35">
              <w:rPr>
                <w:rFonts w:eastAsia="Times New Roman"/>
                <w:color w:val="000000"/>
              </w:rPr>
              <w:t>El Salvador</w:t>
            </w:r>
          </w:p>
        </w:tc>
        <w:tc>
          <w:tcPr>
            <w:tcW w:w="0" w:type="auto"/>
            <w:tcBorders>
              <w:top w:val="nil"/>
              <w:left w:val="nil"/>
              <w:bottom w:val="nil"/>
              <w:right w:val="nil"/>
            </w:tcBorders>
            <w:shd w:val="clear" w:color="auto" w:fill="auto"/>
            <w:noWrap/>
            <w:vAlign w:val="bottom"/>
            <w:hideMark/>
          </w:tcPr>
          <w:p w14:paraId="59643AE5" w14:textId="77777777" w:rsidR="000E61B6" w:rsidRPr="00A21C35" w:rsidRDefault="000E61B6" w:rsidP="00A21C35">
            <w:pPr>
              <w:jc w:val="right"/>
              <w:rPr>
                <w:rFonts w:eastAsia="Times New Roman"/>
                <w:color w:val="000000"/>
              </w:rPr>
            </w:pPr>
            <w:r w:rsidRPr="00A21C35">
              <w:rPr>
                <w:rFonts w:eastAsia="Times New Roman"/>
                <w:color w:val="000000"/>
              </w:rPr>
              <w:t>2</w:t>
            </w:r>
          </w:p>
        </w:tc>
        <w:tc>
          <w:tcPr>
            <w:tcW w:w="1232" w:type="dxa"/>
            <w:tcBorders>
              <w:top w:val="nil"/>
              <w:left w:val="nil"/>
              <w:bottom w:val="nil"/>
              <w:right w:val="nil"/>
            </w:tcBorders>
            <w:shd w:val="clear" w:color="auto" w:fill="auto"/>
            <w:noWrap/>
            <w:vAlign w:val="bottom"/>
            <w:hideMark/>
          </w:tcPr>
          <w:p w14:paraId="75345AB3" w14:textId="77777777" w:rsidR="000E61B6" w:rsidRPr="00A21C35" w:rsidRDefault="000E61B6" w:rsidP="00A21C35">
            <w:pPr>
              <w:jc w:val="right"/>
              <w:rPr>
                <w:rFonts w:eastAsia="Times New Roman"/>
                <w:color w:val="000000"/>
              </w:rPr>
            </w:pPr>
            <w:r w:rsidRPr="00A21C35">
              <w:rPr>
                <w:rFonts w:eastAsia="Times New Roman"/>
                <w:color w:val="000000"/>
              </w:rPr>
              <w:t>1.5</w:t>
            </w:r>
          </w:p>
        </w:tc>
      </w:tr>
      <w:tr w:rsidR="000E61B6" w:rsidRPr="00A21C35" w14:paraId="1952BA23"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32CB2D02" w14:textId="77777777" w:rsidR="000E61B6" w:rsidRPr="00A21C35" w:rsidRDefault="000E61B6" w:rsidP="00A21C35">
            <w:pPr>
              <w:rPr>
                <w:rFonts w:eastAsia="Times New Roman"/>
                <w:color w:val="000000"/>
              </w:rPr>
            </w:pPr>
            <w:r w:rsidRPr="00A21C35">
              <w:rPr>
                <w:rFonts w:eastAsia="Times New Roman"/>
                <w:color w:val="000000"/>
              </w:rPr>
              <w:t>Guatemala</w:t>
            </w:r>
          </w:p>
        </w:tc>
        <w:tc>
          <w:tcPr>
            <w:tcW w:w="0" w:type="auto"/>
            <w:tcBorders>
              <w:top w:val="nil"/>
              <w:left w:val="nil"/>
              <w:bottom w:val="nil"/>
              <w:right w:val="nil"/>
            </w:tcBorders>
            <w:shd w:val="clear" w:color="auto" w:fill="auto"/>
            <w:noWrap/>
            <w:vAlign w:val="bottom"/>
            <w:hideMark/>
          </w:tcPr>
          <w:p w14:paraId="56E53401" w14:textId="77777777" w:rsidR="000E61B6" w:rsidRPr="00A21C35" w:rsidRDefault="000E61B6" w:rsidP="00A21C35">
            <w:pPr>
              <w:jc w:val="right"/>
              <w:rPr>
                <w:rFonts w:eastAsia="Times New Roman"/>
                <w:color w:val="000000"/>
              </w:rPr>
            </w:pPr>
            <w:r w:rsidRPr="00A21C35">
              <w:rPr>
                <w:rFonts w:eastAsia="Times New Roman"/>
                <w:color w:val="000000"/>
              </w:rPr>
              <w:t>2</w:t>
            </w:r>
          </w:p>
        </w:tc>
        <w:tc>
          <w:tcPr>
            <w:tcW w:w="1232" w:type="dxa"/>
            <w:tcBorders>
              <w:top w:val="nil"/>
              <w:left w:val="nil"/>
              <w:bottom w:val="nil"/>
              <w:right w:val="nil"/>
            </w:tcBorders>
            <w:shd w:val="clear" w:color="auto" w:fill="auto"/>
            <w:noWrap/>
            <w:vAlign w:val="bottom"/>
            <w:hideMark/>
          </w:tcPr>
          <w:p w14:paraId="3208DEA9" w14:textId="77777777" w:rsidR="000E61B6" w:rsidRPr="00A21C35" w:rsidRDefault="000E61B6" w:rsidP="00A21C35">
            <w:pPr>
              <w:jc w:val="right"/>
              <w:rPr>
                <w:rFonts w:eastAsia="Times New Roman"/>
                <w:color w:val="000000"/>
              </w:rPr>
            </w:pPr>
            <w:r w:rsidRPr="00A21C35">
              <w:rPr>
                <w:rFonts w:eastAsia="Times New Roman"/>
                <w:color w:val="000000"/>
              </w:rPr>
              <w:t>1.5</w:t>
            </w:r>
          </w:p>
        </w:tc>
      </w:tr>
      <w:tr w:rsidR="000E61B6" w:rsidRPr="00A21C35" w14:paraId="332005E5"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15BB81CC" w14:textId="77777777" w:rsidR="000E61B6" w:rsidRPr="00A21C35" w:rsidRDefault="000E61B6" w:rsidP="00A21C35">
            <w:pPr>
              <w:rPr>
                <w:rFonts w:eastAsia="Times New Roman"/>
                <w:color w:val="000000"/>
              </w:rPr>
            </w:pPr>
            <w:r w:rsidRPr="00A21C35">
              <w:rPr>
                <w:rFonts w:eastAsia="Times New Roman"/>
                <w:color w:val="000000"/>
              </w:rPr>
              <w:t>Honduras</w:t>
            </w:r>
          </w:p>
        </w:tc>
        <w:tc>
          <w:tcPr>
            <w:tcW w:w="0" w:type="auto"/>
            <w:tcBorders>
              <w:top w:val="nil"/>
              <w:left w:val="nil"/>
              <w:bottom w:val="nil"/>
              <w:right w:val="nil"/>
            </w:tcBorders>
            <w:shd w:val="clear" w:color="auto" w:fill="auto"/>
            <w:noWrap/>
            <w:vAlign w:val="bottom"/>
            <w:hideMark/>
          </w:tcPr>
          <w:p w14:paraId="236947D9" w14:textId="77777777" w:rsidR="000E61B6" w:rsidRPr="00A21C35" w:rsidRDefault="000E61B6" w:rsidP="00A21C35">
            <w:pPr>
              <w:jc w:val="right"/>
              <w:rPr>
                <w:rFonts w:eastAsia="Times New Roman"/>
                <w:color w:val="000000"/>
              </w:rPr>
            </w:pPr>
            <w:r w:rsidRPr="00A21C35">
              <w:rPr>
                <w:rFonts w:eastAsia="Times New Roman"/>
                <w:color w:val="000000"/>
              </w:rPr>
              <w:t>2</w:t>
            </w:r>
          </w:p>
        </w:tc>
        <w:tc>
          <w:tcPr>
            <w:tcW w:w="1232" w:type="dxa"/>
            <w:tcBorders>
              <w:top w:val="nil"/>
              <w:left w:val="nil"/>
              <w:bottom w:val="nil"/>
              <w:right w:val="nil"/>
            </w:tcBorders>
            <w:shd w:val="clear" w:color="auto" w:fill="auto"/>
            <w:noWrap/>
            <w:vAlign w:val="bottom"/>
            <w:hideMark/>
          </w:tcPr>
          <w:p w14:paraId="18F61212" w14:textId="77777777" w:rsidR="000E61B6" w:rsidRPr="00A21C35" w:rsidRDefault="000E61B6" w:rsidP="00A21C35">
            <w:pPr>
              <w:jc w:val="right"/>
              <w:rPr>
                <w:rFonts w:eastAsia="Times New Roman"/>
                <w:color w:val="000000"/>
              </w:rPr>
            </w:pPr>
            <w:r w:rsidRPr="00A21C35">
              <w:rPr>
                <w:rFonts w:eastAsia="Times New Roman"/>
                <w:color w:val="000000"/>
              </w:rPr>
              <w:t>1.5</w:t>
            </w:r>
          </w:p>
        </w:tc>
      </w:tr>
      <w:tr w:rsidR="000E61B6" w:rsidRPr="00A21C35" w14:paraId="4FD5B326"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6E8EF55C" w14:textId="77777777" w:rsidR="000E61B6" w:rsidRPr="00A21C35" w:rsidRDefault="000E61B6" w:rsidP="00A21C35">
            <w:pPr>
              <w:rPr>
                <w:rFonts w:eastAsia="Times New Roman"/>
                <w:color w:val="000000"/>
              </w:rPr>
            </w:pPr>
            <w:r w:rsidRPr="00A21C35">
              <w:rPr>
                <w:rFonts w:eastAsia="Times New Roman"/>
                <w:color w:val="000000"/>
              </w:rPr>
              <w:t>Mexico</w:t>
            </w:r>
          </w:p>
        </w:tc>
        <w:tc>
          <w:tcPr>
            <w:tcW w:w="0" w:type="auto"/>
            <w:tcBorders>
              <w:top w:val="nil"/>
              <w:left w:val="nil"/>
              <w:bottom w:val="nil"/>
              <w:right w:val="nil"/>
            </w:tcBorders>
            <w:shd w:val="clear" w:color="auto" w:fill="auto"/>
            <w:noWrap/>
            <w:vAlign w:val="bottom"/>
            <w:hideMark/>
          </w:tcPr>
          <w:p w14:paraId="0FA786F7" w14:textId="77777777" w:rsidR="000E61B6" w:rsidRPr="00A21C35" w:rsidRDefault="000E61B6" w:rsidP="00A21C35">
            <w:pPr>
              <w:jc w:val="right"/>
              <w:rPr>
                <w:rFonts w:eastAsia="Times New Roman"/>
                <w:color w:val="000000"/>
              </w:rPr>
            </w:pPr>
            <w:r w:rsidRPr="00A21C35">
              <w:rPr>
                <w:rFonts w:eastAsia="Times New Roman"/>
                <w:color w:val="000000"/>
              </w:rPr>
              <w:t>8</w:t>
            </w:r>
          </w:p>
        </w:tc>
        <w:tc>
          <w:tcPr>
            <w:tcW w:w="1232" w:type="dxa"/>
            <w:tcBorders>
              <w:top w:val="nil"/>
              <w:left w:val="nil"/>
              <w:bottom w:val="nil"/>
              <w:right w:val="nil"/>
            </w:tcBorders>
            <w:shd w:val="clear" w:color="auto" w:fill="auto"/>
            <w:noWrap/>
            <w:vAlign w:val="bottom"/>
            <w:hideMark/>
          </w:tcPr>
          <w:p w14:paraId="28F165A8" w14:textId="77777777" w:rsidR="000E61B6" w:rsidRPr="00A21C35" w:rsidRDefault="000E61B6" w:rsidP="00A21C35">
            <w:pPr>
              <w:jc w:val="right"/>
              <w:rPr>
                <w:rFonts w:eastAsia="Times New Roman"/>
                <w:color w:val="000000"/>
              </w:rPr>
            </w:pPr>
            <w:r w:rsidRPr="00A21C35">
              <w:rPr>
                <w:rFonts w:eastAsia="Times New Roman"/>
                <w:color w:val="000000"/>
              </w:rPr>
              <w:t>6.1</w:t>
            </w:r>
          </w:p>
        </w:tc>
      </w:tr>
      <w:tr w:rsidR="000E61B6" w:rsidRPr="00A21C35" w14:paraId="00A67B5A"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54469FD5" w14:textId="77777777" w:rsidR="000E61B6" w:rsidRPr="00A21C35" w:rsidRDefault="000E61B6" w:rsidP="00A21C35">
            <w:pPr>
              <w:rPr>
                <w:rFonts w:eastAsia="Times New Roman"/>
                <w:color w:val="000000"/>
              </w:rPr>
            </w:pPr>
            <w:r w:rsidRPr="00A21C35">
              <w:rPr>
                <w:rFonts w:eastAsia="Times New Roman"/>
                <w:color w:val="000000"/>
              </w:rPr>
              <w:t>Nicaragua</w:t>
            </w:r>
          </w:p>
        </w:tc>
        <w:tc>
          <w:tcPr>
            <w:tcW w:w="0" w:type="auto"/>
            <w:tcBorders>
              <w:top w:val="nil"/>
              <w:left w:val="nil"/>
              <w:bottom w:val="nil"/>
              <w:right w:val="nil"/>
            </w:tcBorders>
            <w:shd w:val="clear" w:color="auto" w:fill="auto"/>
            <w:noWrap/>
            <w:vAlign w:val="bottom"/>
            <w:hideMark/>
          </w:tcPr>
          <w:p w14:paraId="0E054E2F" w14:textId="77777777" w:rsidR="000E61B6" w:rsidRPr="00A21C35" w:rsidRDefault="000E61B6" w:rsidP="00A21C35">
            <w:pPr>
              <w:jc w:val="right"/>
              <w:rPr>
                <w:rFonts w:eastAsia="Times New Roman"/>
                <w:color w:val="000000"/>
              </w:rPr>
            </w:pPr>
            <w:r w:rsidRPr="00A21C35">
              <w:rPr>
                <w:rFonts w:eastAsia="Times New Roman"/>
                <w:color w:val="000000"/>
              </w:rPr>
              <w:t>2</w:t>
            </w:r>
          </w:p>
        </w:tc>
        <w:tc>
          <w:tcPr>
            <w:tcW w:w="1232" w:type="dxa"/>
            <w:tcBorders>
              <w:top w:val="nil"/>
              <w:left w:val="nil"/>
              <w:bottom w:val="nil"/>
              <w:right w:val="nil"/>
            </w:tcBorders>
            <w:shd w:val="clear" w:color="auto" w:fill="auto"/>
            <w:noWrap/>
            <w:vAlign w:val="bottom"/>
            <w:hideMark/>
          </w:tcPr>
          <w:p w14:paraId="7C952482" w14:textId="77777777" w:rsidR="000E61B6" w:rsidRPr="00A21C35" w:rsidRDefault="000E61B6" w:rsidP="00A21C35">
            <w:pPr>
              <w:jc w:val="right"/>
              <w:rPr>
                <w:rFonts w:eastAsia="Times New Roman"/>
                <w:color w:val="000000"/>
              </w:rPr>
            </w:pPr>
            <w:r w:rsidRPr="00A21C35">
              <w:rPr>
                <w:rFonts w:eastAsia="Times New Roman"/>
                <w:color w:val="000000"/>
              </w:rPr>
              <w:t>1.5</w:t>
            </w:r>
          </w:p>
        </w:tc>
      </w:tr>
      <w:tr w:rsidR="000E61B6" w:rsidRPr="00A21C35" w14:paraId="0E72D077"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0DD6E35F" w14:textId="77777777" w:rsidR="000E61B6" w:rsidRPr="00A21C35" w:rsidRDefault="000E61B6" w:rsidP="00A21C35">
            <w:pPr>
              <w:rPr>
                <w:rFonts w:eastAsia="Times New Roman"/>
                <w:color w:val="000000"/>
              </w:rPr>
            </w:pPr>
            <w:r w:rsidRPr="00A21C35">
              <w:rPr>
                <w:rFonts w:eastAsia="Times New Roman"/>
                <w:color w:val="000000"/>
              </w:rPr>
              <w:t>Panama</w:t>
            </w:r>
          </w:p>
        </w:tc>
        <w:tc>
          <w:tcPr>
            <w:tcW w:w="0" w:type="auto"/>
            <w:tcBorders>
              <w:top w:val="nil"/>
              <w:left w:val="nil"/>
              <w:bottom w:val="nil"/>
              <w:right w:val="nil"/>
            </w:tcBorders>
            <w:shd w:val="clear" w:color="auto" w:fill="auto"/>
            <w:noWrap/>
            <w:vAlign w:val="bottom"/>
            <w:hideMark/>
          </w:tcPr>
          <w:p w14:paraId="538877CC" w14:textId="77777777" w:rsidR="000E61B6" w:rsidRPr="00A21C35" w:rsidRDefault="000E61B6" w:rsidP="00A21C35">
            <w:pPr>
              <w:jc w:val="right"/>
              <w:rPr>
                <w:rFonts w:eastAsia="Times New Roman"/>
                <w:color w:val="000000"/>
              </w:rPr>
            </w:pPr>
            <w:r w:rsidRPr="00A21C35">
              <w:rPr>
                <w:rFonts w:eastAsia="Times New Roman"/>
                <w:color w:val="000000"/>
              </w:rPr>
              <w:t>2</w:t>
            </w:r>
          </w:p>
        </w:tc>
        <w:tc>
          <w:tcPr>
            <w:tcW w:w="1232" w:type="dxa"/>
            <w:tcBorders>
              <w:top w:val="nil"/>
              <w:left w:val="nil"/>
              <w:bottom w:val="nil"/>
              <w:right w:val="nil"/>
            </w:tcBorders>
            <w:shd w:val="clear" w:color="auto" w:fill="auto"/>
            <w:noWrap/>
            <w:vAlign w:val="bottom"/>
            <w:hideMark/>
          </w:tcPr>
          <w:p w14:paraId="3568BEF7" w14:textId="77777777" w:rsidR="000E61B6" w:rsidRPr="00A21C35" w:rsidRDefault="000E61B6" w:rsidP="00A21C35">
            <w:pPr>
              <w:jc w:val="right"/>
              <w:rPr>
                <w:rFonts w:eastAsia="Times New Roman"/>
                <w:color w:val="000000"/>
              </w:rPr>
            </w:pPr>
            <w:r w:rsidRPr="00A21C35">
              <w:rPr>
                <w:rFonts w:eastAsia="Times New Roman"/>
                <w:color w:val="000000"/>
              </w:rPr>
              <w:t>1.5</w:t>
            </w:r>
          </w:p>
        </w:tc>
      </w:tr>
      <w:tr w:rsidR="000E61B6" w:rsidRPr="00A21C35" w14:paraId="3E373607"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65B42AB0" w14:textId="77777777" w:rsidR="000E61B6" w:rsidRPr="00A21C35" w:rsidRDefault="000E61B6" w:rsidP="00A21C35">
            <w:pPr>
              <w:rPr>
                <w:rFonts w:eastAsia="Times New Roman"/>
                <w:color w:val="000000"/>
              </w:rPr>
            </w:pPr>
            <w:r w:rsidRPr="00A21C35">
              <w:rPr>
                <w:rFonts w:eastAsia="Times New Roman"/>
                <w:color w:val="000000"/>
              </w:rPr>
              <w:t>Paraguay</w:t>
            </w:r>
          </w:p>
        </w:tc>
        <w:tc>
          <w:tcPr>
            <w:tcW w:w="0" w:type="auto"/>
            <w:tcBorders>
              <w:top w:val="nil"/>
              <w:left w:val="nil"/>
              <w:bottom w:val="nil"/>
              <w:right w:val="nil"/>
            </w:tcBorders>
            <w:shd w:val="clear" w:color="auto" w:fill="auto"/>
            <w:noWrap/>
            <w:vAlign w:val="bottom"/>
            <w:hideMark/>
          </w:tcPr>
          <w:p w14:paraId="0087D9C0" w14:textId="77777777" w:rsidR="000E61B6" w:rsidRPr="00A21C35" w:rsidRDefault="000E61B6" w:rsidP="00A21C35">
            <w:pPr>
              <w:jc w:val="right"/>
              <w:rPr>
                <w:rFonts w:eastAsia="Times New Roman"/>
                <w:color w:val="000000"/>
              </w:rPr>
            </w:pPr>
            <w:r w:rsidRPr="00A21C35">
              <w:rPr>
                <w:rFonts w:eastAsia="Times New Roman"/>
                <w:color w:val="000000"/>
              </w:rPr>
              <w:t>0</w:t>
            </w:r>
          </w:p>
        </w:tc>
        <w:tc>
          <w:tcPr>
            <w:tcW w:w="1232" w:type="dxa"/>
            <w:tcBorders>
              <w:top w:val="nil"/>
              <w:left w:val="nil"/>
              <w:bottom w:val="nil"/>
              <w:right w:val="nil"/>
            </w:tcBorders>
            <w:shd w:val="clear" w:color="auto" w:fill="auto"/>
            <w:noWrap/>
            <w:vAlign w:val="bottom"/>
            <w:hideMark/>
          </w:tcPr>
          <w:p w14:paraId="76B94FCC" w14:textId="77777777" w:rsidR="000E61B6" w:rsidRPr="00A21C35" w:rsidRDefault="000E61B6" w:rsidP="00A21C35">
            <w:pPr>
              <w:jc w:val="right"/>
              <w:rPr>
                <w:rFonts w:eastAsia="Times New Roman"/>
                <w:color w:val="000000"/>
              </w:rPr>
            </w:pPr>
            <w:r w:rsidRPr="00A21C35">
              <w:rPr>
                <w:rFonts w:eastAsia="Times New Roman"/>
                <w:color w:val="000000"/>
              </w:rPr>
              <w:t>0.0</w:t>
            </w:r>
          </w:p>
        </w:tc>
      </w:tr>
      <w:tr w:rsidR="000E61B6" w:rsidRPr="00A21C35" w14:paraId="4BB2F559"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672085BB" w14:textId="77777777" w:rsidR="000E61B6" w:rsidRPr="00A21C35" w:rsidRDefault="000E61B6" w:rsidP="00A21C35">
            <w:pPr>
              <w:rPr>
                <w:rFonts w:eastAsia="Times New Roman"/>
                <w:color w:val="000000"/>
              </w:rPr>
            </w:pPr>
            <w:r w:rsidRPr="00A21C35">
              <w:rPr>
                <w:rFonts w:eastAsia="Times New Roman"/>
                <w:color w:val="000000"/>
              </w:rPr>
              <w:t>Peru</w:t>
            </w:r>
          </w:p>
        </w:tc>
        <w:tc>
          <w:tcPr>
            <w:tcW w:w="0" w:type="auto"/>
            <w:tcBorders>
              <w:top w:val="nil"/>
              <w:left w:val="nil"/>
              <w:bottom w:val="nil"/>
              <w:right w:val="nil"/>
            </w:tcBorders>
            <w:shd w:val="clear" w:color="auto" w:fill="auto"/>
            <w:noWrap/>
            <w:vAlign w:val="bottom"/>
            <w:hideMark/>
          </w:tcPr>
          <w:p w14:paraId="402A49DA" w14:textId="77777777" w:rsidR="000E61B6" w:rsidRPr="00A21C35" w:rsidRDefault="000E61B6" w:rsidP="00A21C35">
            <w:pPr>
              <w:jc w:val="right"/>
              <w:rPr>
                <w:rFonts w:eastAsia="Times New Roman"/>
                <w:color w:val="000000"/>
              </w:rPr>
            </w:pPr>
            <w:r w:rsidRPr="00A21C35">
              <w:rPr>
                <w:rFonts w:eastAsia="Times New Roman"/>
                <w:color w:val="000000"/>
              </w:rPr>
              <w:t>4</w:t>
            </w:r>
          </w:p>
        </w:tc>
        <w:tc>
          <w:tcPr>
            <w:tcW w:w="1232" w:type="dxa"/>
            <w:tcBorders>
              <w:top w:val="nil"/>
              <w:left w:val="nil"/>
              <w:bottom w:val="nil"/>
              <w:right w:val="nil"/>
            </w:tcBorders>
            <w:shd w:val="clear" w:color="auto" w:fill="auto"/>
            <w:noWrap/>
            <w:vAlign w:val="bottom"/>
            <w:hideMark/>
          </w:tcPr>
          <w:p w14:paraId="3160052A" w14:textId="77777777" w:rsidR="000E61B6" w:rsidRPr="00A21C35" w:rsidRDefault="000E61B6" w:rsidP="00A21C35">
            <w:pPr>
              <w:jc w:val="right"/>
              <w:rPr>
                <w:rFonts w:eastAsia="Times New Roman"/>
                <w:color w:val="000000"/>
              </w:rPr>
            </w:pPr>
            <w:r w:rsidRPr="00A21C35">
              <w:rPr>
                <w:rFonts w:eastAsia="Times New Roman"/>
                <w:color w:val="000000"/>
              </w:rPr>
              <w:t>3.1</w:t>
            </w:r>
          </w:p>
        </w:tc>
      </w:tr>
      <w:tr w:rsidR="000E61B6" w:rsidRPr="00A21C35" w14:paraId="28C38917"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2B7B300C" w14:textId="77777777" w:rsidR="000E61B6" w:rsidRPr="00A21C35" w:rsidRDefault="000E61B6" w:rsidP="00A21C35">
            <w:pPr>
              <w:rPr>
                <w:rFonts w:eastAsia="Times New Roman"/>
                <w:color w:val="000000"/>
              </w:rPr>
            </w:pPr>
            <w:r w:rsidRPr="00A21C35">
              <w:rPr>
                <w:rFonts w:eastAsia="Times New Roman"/>
                <w:color w:val="000000"/>
              </w:rPr>
              <w:t>Uruguay</w:t>
            </w:r>
          </w:p>
        </w:tc>
        <w:tc>
          <w:tcPr>
            <w:tcW w:w="0" w:type="auto"/>
            <w:tcBorders>
              <w:top w:val="nil"/>
              <w:left w:val="nil"/>
              <w:bottom w:val="nil"/>
              <w:right w:val="nil"/>
            </w:tcBorders>
            <w:shd w:val="clear" w:color="auto" w:fill="auto"/>
            <w:noWrap/>
            <w:vAlign w:val="bottom"/>
            <w:hideMark/>
          </w:tcPr>
          <w:p w14:paraId="028F7011" w14:textId="77777777" w:rsidR="000E61B6" w:rsidRPr="00A21C35" w:rsidRDefault="000E61B6" w:rsidP="00A21C35">
            <w:pPr>
              <w:jc w:val="right"/>
              <w:rPr>
                <w:rFonts w:eastAsia="Times New Roman"/>
                <w:color w:val="000000"/>
              </w:rPr>
            </w:pPr>
            <w:r w:rsidRPr="00A21C35">
              <w:rPr>
                <w:rFonts w:eastAsia="Times New Roman"/>
                <w:color w:val="000000"/>
              </w:rPr>
              <w:t>2</w:t>
            </w:r>
          </w:p>
        </w:tc>
        <w:tc>
          <w:tcPr>
            <w:tcW w:w="1232" w:type="dxa"/>
            <w:tcBorders>
              <w:top w:val="nil"/>
              <w:left w:val="nil"/>
              <w:bottom w:val="nil"/>
              <w:right w:val="nil"/>
            </w:tcBorders>
            <w:shd w:val="clear" w:color="auto" w:fill="auto"/>
            <w:noWrap/>
            <w:vAlign w:val="bottom"/>
            <w:hideMark/>
          </w:tcPr>
          <w:p w14:paraId="53CADE6B" w14:textId="77777777" w:rsidR="000E61B6" w:rsidRPr="00A21C35" w:rsidRDefault="000E61B6" w:rsidP="00A21C35">
            <w:pPr>
              <w:jc w:val="right"/>
              <w:rPr>
                <w:rFonts w:eastAsia="Times New Roman"/>
                <w:color w:val="000000"/>
              </w:rPr>
            </w:pPr>
            <w:r w:rsidRPr="00A21C35">
              <w:rPr>
                <w:rFonts w:eastAsia="Times New Roman"/>
                <w:color w:val="000000"/>
              </w:rPr>
              <w:t>1.5</w:t>
            </w:r>
          </w:p>
        </w:tc>
      </w:tr>
      <w:tr w:rsidR="000E61B6" w:rsidRPr="00A21C35" w14:paraId="1FA60C13"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706EF625" w14:textId="77777777" w:rsidR="000E61B6" w:rsidRPr="00A21C35" w:rsidRDefault="000E61B6" w:rsidP="00A21C35">
            <w:pPr>
              <w:rPr>
                <w:rFonts w:eastAsia="Times New Roman"/>
                <w:color w:val="000000"/>
              </w:rPr>
            </w:pPr>
            <w:r w:rsidRPr="00A21C35">
              <w:rPr>
                <w:rFonts w:eastAsia="Times New Roman"/>
                <w:color w:val="000000"/>
              </w:rPr>
              <w:t>Venezuela</w:t>
            </w:r>
          </w:p>
        </w:tc>
        <w:tc>
          <w:tcPr>
            <w:tcW w:w="0" w:type="auto"/>
            <w:tcBorders>
              <w:top w:val="nil"/>
              <w:left w:val="nil"/>
              <w:bottom w:val="nil"/>
              <w:right w:val="nil"/>
            </w:tcBorders>
            <w:shd w:val="clear" w:color="auto" w:fill="auto"/>
            <w:noWrap/>
            <w:vAlign w:val="bottom"/>
            <w:hideMark/>
          </w:tcPr>
          <w:p w14:paraId="69BDA4AD" w14:textId="77777777" w:rsidR="000E61B6" w:rsidRPr="00A21C35" w:rsidRDefault="000E61B6" w:rsidP="00A21C35">
            <w:pPr>
              <w:jc w:val="right"/>
              <w:rPr>
                <w:rFonts w:eastAsia="Times New Roman"/>
                <w:color w:val="000000"/>
              </w:rPr>
            </w:pPr>
            <w:r w:rsidRPr="00A21C35">
              <w:rPr>
                <w:rFonts w:eastAsia="Times New Roman"/>
                <w:color w:val="000000"/>
              </w:rPr>
              <w:t>1</w:t>
            </w:r>
          </w:p>
        </w:tc>
        <w:tc>
          <w:tcPr>
            <w:tcW w:w="1232" w:type="dxa"/>
            <w:tcBorders>
              <w:top w:val="nil"/>
              <w:left w:val="nil"/>
              <w:bottom w:val="nil"/>
              <w:right w:val="nil"/>
            </w:tcBorders>
            <w:shd w:val="clear" w:color="auto" w:fill="auto"/>
            <w:noWrap/>
            <w:vAlign w:val="bottom"/>
            <w:hideMark/>
          </w:tcPr>
          <w:p w14:paraId="2B636853" w14:textId="77777777" w:rsidR="000E61B6" w:rsidRPr="00A21C35" w:rsidRDefault="000E61B6" w:rsidP="00A21C35">
            <w:pPr>
              <w:jc w:val="right"/>
              <w:rPr>
                <w:rFonts w:eastAsia="Times New Roman"/>
                <w:color w:val="000000"/>
              </w:rPr>
            </w:pPr>
            <w:r w:rsidRPr="00A21C35">
              <w:rPr>
                <w:rFonts w:eastAsia="Times New Roman"/>
                <w:color w:val="000000"/>
              </w:rPr>
              <w:t>0.8</w:t>
            </w:r>
          </w:p>
        </w:tc>
      </w:tr>
      <w:tr w:rsidR="000E61B6" w:rsidRPr="00A21C35" w14:paraId="00667F8C" w14:textId="77777777" w:rsidTr="00A21C35">
        <w:trPr>
          <w:trHeight w:val="300"/>
          <w:jc w:val="center"/>
        </w:trPr>
        <w:tc>
          <w:tcPr>
            <w:tcW w:w="0" w:type="auto"/>
            <w:tcBorders>
              <w:top w:val="nil"/>
              <w:left w:val="nil"/>
              <w:bottom w:val="nil"/>
              <w:right w:val="nil"/>
            </w:tcBorders>
            <w:shd w:val="clear" w:color="auto" w:fill="auto"/>
            <w:noWrap/>
            <w:vAlign w:val="bottom"/>
            <w:hideMark/>
          </w:tcPr>
          <w:p w14:paraId="4029F92A" w14:textId="77777777" w:rsidR="000E61B6" w:rsidRPr="00A21C35" w:rsidRDefault="000E61B6" w:rsidP="00A21C35">
            <w:pPr>
              <w:rPr>
                <w:rFonts w:eastAsia="Times New Roman"/>
                <w:color w:val="000000"/>
              </w:rPr>
            </w:pPr>
            <w:r w:rsidRPr="00A21C35">
              <w:rPr>
                <w:rFonts w:eastAsia="Times New Roman"/>
                <w:color w:val="000000"/>
              </w:rPr>
              <w:t>Latin America</w:t>
            </w:r>
          </w:p>
        </w:tc>
        <w:tc>
          <w:tcPr>
            <w:tcW w:w="0" w:type="auto"/>
            <w:tcBorders>
              <w:top w:val="nil"/>
              <w:left w:val="nil"/>
              <w:bottom w:val="nil"/>
              <w:right w:val="nil"/>
            </w:tcBorders>
            <w:shd w:val="clear" w:color="auto" w:fill="auto"/>
            <w:noWrap/>
            <w:vAlign w:val="bottom"/>
            <w:hideMark/>
          </w:tcPr>
          <w:p w14:paraId="6A47458A" w14:textId="77777777" w:rsidR="000E61B6" w:rsidRPr="00A21C35" w:rsidRDefault="000E61B6" w:rsidP="00A21C35">
            <w:pPr>
              <w:jc w:val="right"/>
              <w:rPr>
                <w:rFonts w:eastAsia="Times New Roman"/>
                <w:color w:val="000000"/>
              </w:rPr>
            </w:pPr>
            <w:r w:rsidRPr="00A21C35">
              <w:rPr>
                <w:rFonts w:eastAsia="Times New Roman"/>
                <w:color w:val="000000"/>
              </w:rPr>
              <w:t>7</w:t>
            </w:r>
          </w:p>
        </w:tc>
        <w:tc>
          <w:tcPr>
            <w:tcW w:w="1232" w:type="dxa"/>
            <w:tcBorders>
              <w:top w:val="nil"/>
              <w:left w:val="nil"/>
              <w:bottom w:val="nil"/>
              <w:right w:val="nil"/>
            </w:tcBorders>
            <w:shd w:val="clear" w:color="auto" w:fill="auto"/>
            <w:noWrap/>
            <w:vAlign w:val="bottom"/>
            <w:hideMark/>
          </w:tcPr>
          <w:p w14:paraId="4B43BAEA" w14:textId="77777777" w:rsidR="000E61B6" w:rsidRPr="00A21C35" w:rsidRDefault="000E61B6" w:rsidP="00A21C35">
            <w:pPr>
              <w:jc w:val="right"/>
              <w:rPr>
                <w:rFonts w:eastAsia="Times New Roman"/>
                <w:color w:val="000000"/>
              </w:rPr>
            </w:pPr>
            <w:r w:rsidRPr="00A21C35">
              <w:rPr>
                <w:rFonts w:eastAsia="Times New Roman"/>
                <w:color w:val="000000"/>
              </w:rPr>
              <w:t>5.3</w:t>
            </w:r>
          </w:p>
        </w:tc>
      </w:tr>
      <w:tr w:rsidR="000E61B6" w:rsidRPr="00A21C35" w14:paraId="45E2236E" w14:textId="77777777" w:rsidTr="00A21C35">
        <w:trPr>
          <w:trHeight w:val="300"/>
          <w:jc w:val="center"/>
        </w:trPr>
        <w:tc>
          <w:tcPr>
            <w:tcW w:w="0" w:type="auto"/>
            <w:tcBorders>
              <w:top w:val="nil"/>
              <w:left w:val="nil"/>
              <w:bottom w:val="single" w:sz="4" w:space="0" w:color="auto"/>
              <w:right w:val="nil"/>
            </w:tcBorders>
            <w:shd w:val="clear" w:color="auto" w:fill="auto"/>
            <w:noWrap/>
            <w:vAlign w:val="bottom"/>
            <w:hideMark/>
          </w:tcPr>
          <w:p w14:paraId="7737DDD8" w14:textId="77777777" w:rsidR="000E61B6" w:rsidRPr="00A21C35" w:rsidRDefault="000E61B6" w:rsidP="00A21C35">
            <w:pPr>
              <w:rPr>
                <w:rFonts w:eastAsia="Times New Roman"/>
                <w:color w:val="000000"/>
              </w:rPr>
            </w:pPr>
            <w:r w:rsidRPr="00A21C35">
              <w:rPr>
                <w:rFonts w:eastAsia="Times New Roman"/>
                <w:color w:val="000000"/>
              </w:rPr>
              <w:t>Cross national</w:t>
            </w:r>
          </w:p>
        </w:tc>
        <w:tc>
          <w:tcPr>
            <w:tcW w:w="0" w:type="auto"/>
            <w:tcBorders>
              <w:top w:val="nil"/>
              <w:left w:val="nil"/>
              <w:bottom w:val="single" w:sz="4" w:space="0" w:color="auto"/>
              <w:right w:val="nil"/>
            </w:tcBorders>
            <w:shd w:val="clear" w:color="auto" w:fill="auto"/>
            <w:noWrap/>
            <w:vAlign w:val="bottom"/>
            <w:hideMark/>
          </w:tcPr>
          <w:p w14:paraId="734D8999" w14:textId="77777777" w:rsidR="000E61B6" w:rsidRPr="00A21C35" w:rsidRDefault="000E61B6" w:rsidP="00A21C35">
            <w:pPr>
              <w:jc w:val="right"/>
              <w:rPr>
                <w:rFonts w:eastAsia="Times New Roman"/>
                <w:color w:val="000000"/>
              </w:rPr>
            </w:pPr>
            <w:r w:rsidRPr="00A21C35">
              <w:rPr>
                <w:rFonts w:eastAsia="Times New Roman"/>
                <w:color w:val="000000"/>
              </w:rPr>
              <w:t>5</w:t>
            </w:r>
          </w:p>
        </w:tc>
        <w:tc>
          <w:tcPr>
            <w:tcW w:w="1232" w:type="dxa"/>
            <w:tcBorders>
              <w:top w:val="nil"/>
              <w:left w:val="nil"/>
              <w:bottom w:val="single" w:sz="4" w:space="0" w:color="auto"/>
              <w:right w:val="nil"/>
            </w:tcBorders>
            <w:shd w:val="clear" w:color="auto" w:fill="auto"/>
            <w:noWrap/>
            <w:vAlign w:val="bottom"/>
            <w:hideMark/>
          </w:tcPr>
          <w:p w14:paraId="00A49B30" w14:textId="77777777" w:rsidR="000E61B6" w:rsidRPr="00A21C35" w:rsidRDefault="000E61B6" w:rsidP="00A21C35">
            <w:pPr>
              <w:jc w:val="right"/>
              <w:rPr>
                <w:rFonts w:eastAsia="Times New Roman"/>
                <w:color w:val="000000"/>
              </w:rPr>
            </w:pPr>
            <w:r w:rsidRPr="00A21C35">
              <w:rPr>
                <w:rFonts w:eastAsia="Times New Roman"/>
                <w:color w:val="000000"/>
              </w:rPr>
              <w:t>3.8</w:t>
            </w:r>
          </w:p>
        </w:tc>
      </w:tr>
      <w:tr w:rsidR="000E61B6" w:rsidRPr="00A21C35" w14:paraId="21AC4C3F" w14:textId="77777777" w:rsidTr="00A21C35">
        <w:trPr>
          <w:trHeight w:val="300"/>
          <w:jc w:val="center"/>
        </w:trPr>
        <w:tc>
          <w:tcPr>
            <w:tcW w:w="0" w:type="auto"/>
            <w:tcBorders>
              <w:top w:val="nil"/>
              <w:left w:val="nil"/>
              <w:bottom w:val="single" w:sz="4" w:space="0" w:color="auto"/>
              <w:right w:val="nil"/>
            </w:tcBorders>
            <w:shd w:val="clear" w:color="auto" w:fill="auto"/>
            <w:noWrap/>
            <w:vAlign w:val="bottom"/>
            <w:hideMark/>
          </w:tcPr>
          <w:p w14:paraId="0F760623" w14:textId="77777777" w:rsidR="000E61B6" w:rsidRPr="00A21C35" w:rsidRDefault="000E61B6" w:rsidP="00A21C35">
            <w:pPr>
              <w:rPr>
                <w:rFonts w:eastAsia="Times New Roman"/>
                <w:color w:val="000000"/>
              </w:rPr>
            </w:pPr>
            <w:r w:rsidRPr="00A21C35">
              <w:rPr>
                <w:rFonts w:eastAsia="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5A27EEC6" w14:textId="77777777" w:rsidR="000E61B6" w:rsidRPr="00A21C35" w:rsidRDefault="000E61B6" w:rsidP="00A21C35">
            <w:pPr>
              <w:jc w:val="right"/>
              <w:rPr>
                <w:rFonts w:eastAsia="Times New Roman"/>
                <w:color w:val="000000"/>
              </w:rPr>
            </w:pPr>
            <w:r w:rsidRPr="00A21C35">
              <w:rPr>
                <w:rFonts w:eastAsia="Times New Roman"/>
                <w:color w:val="000000"/>
              </w:rPr>
              <w:t>131</w:t>
            </w:r>
          </w:p>
        </w:tc>
        <w:tc>
          <w:tcPr>
            <w:tcW w:w="1232" w:type="dxa"/>
            <w:tcBorders>
              <w:top w:val="nil"/>
              <w:left w:val="nil"/>
              <w:bottom w:val="single" w:sz="4" w:space="0" w:color="auto"/>
              <w:right w:val="nil"/>
            </w:tcBorders>
            <w:shd w:val="clear" w:color="auto" w:fill="auto"/>
            <w:noWrap/>
            <w:vAlign w:val="bottom"/>
            <w:hideMark/>
          </w:tcPr>
          <w:p w14:paraId="49000AD4" w14:textId="77777777" w:rsidR="000E61B6" w:rsidRPr="00A21C35" w:rsidRDefault="000E61B6" w:rsidP="00A21C35">
            <w:pPr>
              <w:jc w:val="right"/>
              <w:rPr>
                <w:rFonts w:eastAsia="Times New Roman"/>
                <w:color w:val="000000"/>
              </w:rPr>
            </w:pPr>
            <w:r w:rsidRPr="00A21C35">
              <w:rPr>
                <w:rFonts w:eastAsia="Times New Roman"/>
                <w:color w:val="000000"/>
              </w:rPr>
              <w:t>100.0</w:t>
            </w:r>
          </w:p>
        </w:tc>
      </w:tr>
    </w:tbl>
    <w:p w14:paraId="522E01A9" w14:textId="77777777" w:rsidR="00A21C35" w:rsidRDefault="00A21C35" w:rsidP="00A21C35">
      <w:pPr>
        <w:pStyle w:val="Normal1"/>
        <w:spacing w:line="480" w:lineRule="auto"/>
        <w:rPr>
          <w:rFonts w:eastAsia="Times New Roman"/>
          <w:b/>
        </w:rPr>
      </w:pPr>
    </w:p>
    <w:p w14:paraId="0561CF53" w14:textId="77777777" w:rsidR="00305DD3" w:rsidRPr="00A21C35" w:rsidRDefault="00305DD3" w:rsidP="00A21C35">
      <w:pPr>
        <w:pStyle w:val="Normal1"/>
        <w:spacing w:line="480" w:lineRule="auto"/>
        <w:rPr>
          <w:rFonts w:eastAsia="Times New Roman"/>
        </w:rPr>
      </w:pPr>
      <w:r w:rsidRPr="00A21C35">
        <w:rPr>
          <w:rFonts w:eastAsia="Times New Roman"/>
          <w:b/>
        </w:rPr>
        <w:t>Source</w:t>
      </w:r>
      <w:r w:rsidRPr="00A21C35">
        <w:rPr>
          <w:rFonts w:eastAsia="Times New Roman"/>
        </w:rPr>
        <w:t>: Authors.</w:t>
      </w:r>
    </w:p>
    <w:p w14:paraId="257DB20F" w14:textId="34706543" w:rsidR="008D32A6" w:rsidRPr="00A21C35" w:rsidRDefault="00305DD3" w:rsidP="00A21C35">
      <w:pPr>
        <w:pStyle w:val="Normal1"/>
        <w:spacing w:line="480" w:lineRule="auto"/>
        <w:rPr>
          <w:rFonts w:eastAsia="Times New Roman"/>
          <w:b/>
        </w:rPr>
      </w:pPr>
      <w:r w:rsidRPr="00A21C35">
        <w:rPr>
          <w:rFonts w:eastAsia="Times New Roman"/>
          <w:b/>
        </w:rPr>
        <w:t xml:space="preserve">Note: </w:t>
      </w:r>
      <w:r w:rsidR="008D32A6" w:rsidRPr="00A21C35">
        <w:rPr>
          <w:rFonts w:eastAsia="Times New Roman"/>
        </w:rPr>
        <w:t>Totals exceed N of 10</w:t>
      </w:r>
      <w:r w:rsidR="000E61B6" w:rsidRPr="00A21C35">
        <w:rPr>
          <w:rFonts w:eastAsia="Times New Roman"/>
        </w:rPr>
        <w:t>7</w:t>
      </w:r>
      <w:r w:rsidR="008D32A6" w:rsidRPr="00A21C35">
        <w:rPr>
          <w:rFonts w:eastAsia="Times New Roman"/>
        </w:rPr>
        <w:t xml:space="preserve"> due to some articles' focus on multiple countries</w:t>
      </w:r>
    </w:p>
    <w:p w14:paraId="145B592E" w14:textId="0EA4FCAF" w:rsidR="00305DD3" w:rsidRDefault="00305DD3" w:rsidP="00A21C35">
      <w:pPr>
        <w:pStyle w:val="Normal1"/>
        <w:spacing w:line="480" w:lineRule="auto"/>
        <w:rPr>
          <w:rFonts w:eastAsia="Times New Roman"/>
        </w:rPr>
      </w:pPr>
      <w:r w:rsidRPr="00A21C35">
        <w:rPr>
          <w:rFonts w:eastAsia="Times New Roman"/>
        </w:rPr>
        <w:t xml:space="preserve">The Cross National category includes articles that deal with Latin America </w:t>
      </w:r>
      <w:r w:rsidR="008D32A6" w:rsidRPr="00A21C35">
        <w:rPr>
          <w:rFonts w:eastAsia="Times New Roman"/>
        </w:rPr>
        <w:t>and other regions of the world.</w:t>
      </w:r>
    </w:p>
    <w:p w14:paraId="3CF89588" w14:textId="77777777" w:rsidR="00A21C35" w:rsidRDefault="00A21C35" w:rsidP="00A21C35">
      <w:pPr>
        <w:pStyle w:val="Normal1"/>
        <w:spacing w:line="480" w:lineRule="auto"/>
        <w:rPr>
          <w:rFonts w:eastAsia="Times New Roman"/>
        </w:rPr>
      </w:pPr>
    </w:p>
    <w:p w14:paraId="278D5521" w14:textId="77777777" w:rsidR="00A21C35" w:rsidRPr="00A21C35" w:rsidRDefault="00A21C35" w:rsidP="00A21C35">
      <w:pPr>
        <w:pStyle w:val="Normal1"/>
        <w:spacing w:line="480" w:lineRule="auto"/>
        <w:rPr>
          <w:rFonts w:eastAsia="Times New Roman"/>
        </w:rPr>
      </w:pPr>
    </w:p>
    <w:p w14:paraId="202CD687" w14:textId="77777777" w:rsidR="00305DD3" w:rsidRPr="00A21C35" w:rsidRDefault="00305DD3" w:rsidP="00A21C35">
      <w:pPr>
        <w:pStyle w:val="Normal1"/>
        <w:rPr>
          <w:rFonts w:eastAsia="Times New Roman"/>
          <w:b/>
        </w:rPr>
      </w:pPr>
    </w:p>
    <w:p w14:paraId="6077DDAB" w14:textId="77777777" w:rsidR="00305DD3" w:rsidRPr="00A21C35" w:rsidRDefault="00305DD3" w:rsidP="00A21C35">
      <w:pPr>
        <w:pStyle w:val="Normal1"/>
        <w:rPr>
          <w:rFonts w:eastAsia="Times New Roman"/>
          <w:b/>
        </w:rPr>
        <w:sectPr w:rsidR="00305DD3" w:rsidRPr="00A21C35" w:rsidSect="001A5BD2">
          <w:pgSz w:w="12240" w:h="15840"/>
          <w:pgMar w:top="1440" w:right="1800" w:bottom="1440" w:left="1800" w:header="720" w:footer="720" w:gutter="0"/>
          <w:cols w:space="720"/>
          <w:docGrid w:linePitch="360"/>
        </w:sectPr>
      </w:pPr>
    </w:p>
    <w:p w14:paraId="4F6CFDAE" w14:textId="2E5E3CD4" w:rsidR="004C3727" w:rsidRPr="00A21C35" w:rsidRDefault="004C3727" w:rsidP="00A21C35">
      <w:pPr>
        <w:pStyle w:val="Normal1"/>
        <w:spacing w:line="480" w:lineRule="auto"/>
        <w:ind w:left="720" w:hanging="720"/>
        <w:rPr>
          <w:rFonts w:eastAsia="Times New Roman"/>
          <w:b/>
        </w:rPr>
      </w:pPr>
      <w:r w:rsidRPr="00A21C35">
        <w:rPr>
          <w:rFonts w:eastAsia="Times New Roman"/>
          <w:b/>
        </w:rPr>
        <w:lastRenderedPageBreak/>
        <w:t>Articles on Bureaucratic Politics in Latin America Published in 3</w:t>
      </w:r>
      <w:r w:rsidR="00E22D99" w:rsidRPr="00A21C35">
        <w:rPr>
          <w:rFonts w:eastAsia="Times New Roman"/>
          <w:b/>
        </w:rPr>
        <w:t>3</w:t>
      </w:r>
      <w:r w:rsidRPr="00A21C35">
        <w:rPr>
          <w:rFonts w:eastAsia="Times New Roman"/>
          <w:b/>
        </w:rPr>
        <w:t xml:space="preserve"> Journals (2000</w:t>
      </w:r>
      <w:r w:rsidR="007040D9">
        <w:rPr>
          <w:rFonts w:eastAsia="Times New Roman"/>
          <w:b/>
        </w:rPr>
        <w:t>–</w:t>
      </w:r>
      <w:bookmarkStart w:id="0" w:name="_GoBack"/>
      <w:bookmarkEnd w:id="0"/>
      <w:r w:rsidRPr="00A21C35">
        <w:rPr>
          <w:rFonts w:eastAsia="Times New Roman"/>
          <w:b/>
        </w:rPr>
        <w:t>2015)</w:t>
      </w:r>
    </w:p>
    <w:p w14:paraId="234CD2C1" w14:textId="77777777" w:rsidR="004C3727" w:rsidRPr="00A21C35" w:rsidRDefault="004C3727" w:rsidP="00A21C35">
      <w:pPr>
        <w:spacing w:line="480" w:lineRule="auto"/>
        <w:ind w:left="720" w:hanging="720"/>
        <w:rPr>
          <w:color w:val="auto"/>
        </w:rPr>
      </w:pPr>
      <w:r w:rsidRPr="00A21C35">
        <w:rPr>
          <w:color w:val="auto"/>
        </w:rPr>
        <w:t>Abers, Rebecca, Lizandra Serafim, and Luciana Ferreira Tatagiba. 2014. "</w:t>
      </w:r>
      <w:r w:rsidRPr="00A21C35">
        <w:rPr>
          <w:color w:val="auto"/>
          <w:lang w:val="pt-BR"/>
        </w:rPr>
        <w:t xml:space="preserve">Repertórios de Interação Estado-Sociedade em um Estado Heterogêneo: A Experiência na Era Lula." </w:t>
      </w:r>
      <w:r w:rsidRPr="00A21C35">
        <w:rPr>
          <w:i/>
          <w:iCs/>
          <w:color w:val="auto"/>
          <w:lang w:val="pt-BR"/>
        </w:rPr>
        <w:t>DADOS- Revista de Ciências Sociais</w:t>
      </w:r>
      <w:r w:rsidRPr="00A21C35">
        <w:rPr>
          <w:color w:val="auto"/>
        </w:rPr>
        <w:t xml:space="preserve"> 57(2): 325-57. </w:t>
      </w:r>
    </w:p>
    <w:p w14:paraId="553E0815" w14:textId="77777777" w:rsidR="004C3727" w:rsidRPr="00A21C35" w:rsidRDefault="004C3727" w:rsidP="00A21C35">
      <w:pPr>
        <w:spacing w:line="480" w:lineRule="auto"/>
        <w:ind w:left="720" w:hanging="720"/>
      </w:pPr>
      <w:r w:rsidRPr="00A21C35">
        <w:rPr>
          <w:color w:val="auto"/>
        </w:rPr>
        <w:t xml:space="preserve">Alcañiz, Isabella. 2010. "Bureaucratic Networks and Government Spending: A Network Analysis of Nuclear Cooperation in Latin America." </w:t>
      </w:r>
      <w:r w:rsidRPr="00A21C35">
        <w:rPr>
          <w:i/>
          <w:iCs/>
          <w:color w:val="auto"/>
        </w:rPr>
        <w:t>Latin American Research Review</w:t>
      </w:r>
      <w:r w:rsidRPr="00A21C35">
        <w:rPr>
          <w:color w:val="auto"/>
        </w:rPr>
        <w:t xml:space="preserve"> 45(1): 148-72.</w:t>
      </w:r>
      <w:r w:rsidRPr="00A21C35">
        <w:t xml:space="preserve"> </w:t>
      </w:r>
    </w:p>
    <w:p w14:paraId="47C902E4" w14:textId="77777777" w:rsidR="004C3727" w:rsidRPr="00A21C35" w:rsidRDefault="004C3727" w:rsidP="00A21C35">
      <w:pPr>
        <w:spacing w:line="480" w:lineRule="auto"/>
        <w:ind w:left="720" w:hanging="720"/>
        <w:rPr>
          <w:color w:val="auto"/>
        </w:rPr>
      </w:pPr>
      <w:r w:rsidRPr="00A21C35">
        <w:rPr>
          <w:color w:val="auto"/>
        </w:rPr>
        <w:t xml:space="preserve">Alesina, Alberto, and Guido Tabellini. 2008. "Bureaucrats or Politicians? Part II: Multiple Policy Tasks." </w:t>
      </w:r>
      <w:r w:rsidRPr="00A21C35">
        <w:rPr>
          <w:i/>
          <w:iCs/>
          <w:color w:val="auto"/>
        </w:rPr>
        <w:t>Journal of Public Economics</w:t>
      </w:r>
      <w:r w:rsidRPr="00A21C35">
        <w:rPr>
          <w:color w:val="auto"/>
        </w:rPr>
        <w:t xml:space="preserve"> 92(3-4): 426-47. </w:t>
      </w:r>
    </w:p>
    <w:p w14:paraId="0580C8F0" w14:textId="77777777" w:rsidR="004C3727" w:rsidRPr="00A21C35" w:rsidRDefault="004C3727" w:rsidP="00A21C35">
      <w:pPr>
        <w:spacing w:line="480" w:lineRule="auto"/>
        <w:ind w:left="720" w:hanging="720"/>
        <w:rPr>
          <w:color w:val="auto"/>
        </w:rPr>
      </w:pPr>
      <w:r w:rsidRPr="00A21C35">
        <w:rPr>
          <w:color w:val="auto"/>
        </w:rPr>
        <w:t>Amengual, Matthew. 2011. "</w:t>
      </w:r>
      <w:r w:rsidRPr="00A21C35">
        <w:rPr>
          <w:color w:val="auto"/>
          <w:lang w:val="es-ES_tradnl"/>
        </w:rPr>
        <w:t xml:space="preserve">Cambios en la capacidad del Estado para enfrentar las violaciones de las normas laborales. Los talleres de confección de prendas de vestir en Buenos Aires." </w:t>
      </w:r>
      <w:r w:rsidRPr="00A21C35">
        <w:rPr>
          <w:i/>
          <w:iCs/>
          <w:color w:val="auto"/>
          <w:lang w:val="es-ES_tradnl"/>
        </w:rPr>
        <w:t>Desarrollo Económico</w:t>
      </w:r>
      <w:r w:rsidRPr="00A21C35">
        <w:rPr>
          <w:color w:val="auto"/>
        </w:rPr>
        <w:t xml:space="preserve"> 51(202-203): 291-311. </w:t>
      </w:r>
    </w:p>
    <w:p w14:paraId="5968F59D" w14:textId="5A2AD1D2" w:rsidR="00D6394B" w:rsidRPr="00A21C35" w:rsidRDefault="00D6394B" w:rsidP="00A21C35">
      <w:pPr>
        <w:widowControl w:val="0"/>
        <w:autoSpaceDE w:val="0"/>
        <w:autoSpaceDN w:val="0"/>
        <w:adjustRightInd w:val="0"/>
        <w:spacing w:line="480" w:lineRule="auto"/>
        <w:ind w:left="720" w:hanging="720"/>
        <w:rPr>
          <w:rFonts w:eastAsiaTheme="minorEastAsia"/>
          <w:color w:val="auto"/>
        </w:rPr>
      </w:pPr>
      <w:r w:rsidRPr="00A21C35">
        <w:rPr>
          <w:rFonts w:eastAsiaTheme="minorEastAsia"/>
          <w:color w:val="auto"/>
        </w:rPr>
        <w:t xml:space="preserve">Arana Araya, Ignacio. 2013. "Informal Institutions and Horizontal Accountability: Protocols in the Chilean Budgetary Process." </w:t>
      </w:r>
      <w:r w:rsidRPr="00A21C35">
        <w:rPr>
          <w:rFonts w:eastAsiaTheme="minorEastAsia"/>
          <w:i/>
          <w:iCs/>
          <w:color w:val="auto"/>
        </w:rPr>
        <w:t>Latin American Politics and Society</w:t>
      </w:r>
      <w:r w:rsidRPr="00A21C35">
        <w:rPr>
          <w:rFonts w:eastAsiaTheme="minorEastAsia"/>
          <w:color w:val="auto"/>
        </w:rPr>
        <w:t xml:space="preserve"> 55(4): 74-94.</w:t>
      </w:r>
    </w:p>
    <w:p w14:paraId="38A94613"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Baird, Marcelo Fragano, and Ivan Filipe de Almeida Lopes Fernandes. 2014. "Flying in Clear Skies: Technical Arguments Influencing ANAC Regulations." </w:t>
      </w:r>
      <w:r w:rsidRPr="00A21C35">
        <w:rPr>
          <w:i/>
          <w:iCs/>
          <w:color w:val="auto"/>
        </w:rPr>
        <w:t>Brazilian Political Science Review</w:t>
      </w:r>
      <w:r w:rsidRPr="00A21C35">
        <w:rPr>
          <w:color w:val="auto"/>
        </w:rPr>
        <w:t xml:space="preserve"> 8(2): 70-92.</w:t>
      </w:r>
    </w:p>
    <w:p w14:paraId="756E78B7" w14:textId="77777777" w:rsidR="004C3727" w:rsidRPr="00A21C35" w:rsidRDefault="004C3727" w:rsidP="00A21C35">
      <w:pPr>
        <w:spacing w:line="480" w:lineRule="auto"/>
        <w:ind w:left="720" w:hanging="720"/>
        <w:rPr>
          <w:color w:val="auto"/>
        </w:rPr>
      </w:pPr>
      <w:r w:rsidRPr="00A21C35">
        <w:rPr>
          <w:color w:val="auto"/>
        </w:rPr>
        <w:t xml:space="preserve">Batista da Silva, Mariana. 2011. "Independence after Delegation? Presidential Calculus and Political interference in Brazilian Regulatory Agencies." </w:t>
      </w:r>
      <w:r w:rsidRPr="00A21C35">
        <w:rPr>
          <w:i/>
          <w:iCs/>
          <w:color w:val="auto"/>
        </w:rPr>
        <w:t>Brazilian Political Science Review</w:t>
      </w:r>
      <w:r w:rsidRPr="00A21C35">
        <w:rPr>
          <w:color w:val="auto"/>
        </w:rPr>
        <w:t xml:space="preserve"> 5(2): 39-74. </w:t>
      </w:r>
    </w:p>
    <w:p w14:paraId="2A1A06DB" w14:textId="77777777" w:rsidR="004C3727" w:rsidRPr="00A21C35" w:rsidRDefault="004C3727" w:rsidP="00A21C35">
      <w:pPr>
        <w:spacing w:line="480" w:lineRule="auto"/>
        <w:ind w:left="720" w:hanging="720"/>
      </w:pPr>
      <w:r w:rsidRPr="00A21C35">
        <w:rPr>
          <w:color w:val="auto"/>
        </w:rPr>
        <w:lastRenderedPageBreak/>
        <w:t xml:space="preserve">Bendor, Jonathan, and Dilip Mookherjee. 1987. "Institutional Structure and the Logic of Ongoing Collective Action." </w:t>
      </w:r>
      <w:r w:rsidRPr="00A21C35">
        <w:rPr>
          <w:i/>
          <w:iCs/>
          <w:color w:val="auto"/>
        </w:rPr>
        <w:t>The American Political Science Review</w:t>
      </w:r>
      <w:r w:rsidRPr="00A21C35">
        <w:rPr>
          <w:color w:val="auto"/>
        </w:rPr>
        <w:t xml:space="preserve"> 81(1): 129-54.</w:t>
      </w:r>
      <w:r w:rsidRPr="00A21C35">
        <w:t xml:space="preserve"> </w:t>
      </w:r>
    </w:p>
    <w:p w14:paraId="4385DB7F" w14:textId="77777777" w:rsidR="004C3727" w:rsidRPr="00A21C35" w:rsidRDefault="004C3727" w:rsidP="00A21C35">
      <w:pPr>
        <w:spacing w:line="480" w:lineRule="auto"/>
        <w:ind w:left="720" w:hanging="720"/>
      </w:pPr>
      <w:r w:rsidRPr="00A21C35">
        <w:rPr>
          <w:color w:val="auto"/>
        </w:rPr>
        <w:t xml:space="preserve">Betancourt, Ernesto F. 2000. "Selected technical assistance needs for democratic and institutional transformation during the Cuban transition." </w:t>
      </w:r>
      <w:r w:rsidRPr="00A21C35">
        <w:rPr>
          <w:i/>
          <w:iCs/>
          <w:color w:val="auto"/>
        </w:rPr>
        <w:t>Studies in Comparative International Development</w:t>
      </w:r>
      <w:r w:rsidRPr="00A21C35">
        <w:rPr>
          <w:color w:val="auto"/>
        </w:rPr>
        <w:t xml:space="preserve"> 34(4): 34-72.</w:t>
      </w:r>
      <w:r w:rsidRPr="00A21C35">
        <w:t xml:space="preserve"> </w:t>
      </w:r>
    </w:p>
    <w:p w14:paraId="01426C1C"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Bevir, Mark. 2011. "</w:t>
      </w:r>
      <w:r w:rsidRPr="00A21C35">
        <w:rPr>
          <w:color w:val="auto"/>
          <w:lang w:val="pt-BR"/>
        </w:rPr>
        <w:t xml:space="preserve">Governança democrática: uma genealogia." </w:t>
      </w:r>
      <w:r w:rsidRPr="00A21C35">
        <w:rPr>
          <w:i/>
          <w:iCs/>
          <w:color w:val="auto"/>
          <w:lang w:val="pt-BR"/>
        </w:rPr>
        <w:t>Revista de Sociologia e Política</w:t>
      </w:r>
      <w:r w:rsidRPr="00A21C35">
        <w:rPr>
          <w:color w:val="auto"/>
          <w:lang w:val="pt-BR"/>
        </w:rPr>
        <w:t xml:space="preserve"> 19</w:t>
      </w:r>
      <w:r w:rsidRPr="00A21C35">
        <w:rPr>
          <w:color w:val="auto"/>
        </w:rPr>
        <w:t>(39): 103-14.</w:t>
      </w:r>
    </w:p>
    <w:p w14:paraId="0D0CF046"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Bonvecchi, Alejandro, and Carlos Scartascini. 2014. "The Organization of the Executive Branch in Latin America: What We Know and What We Need to Know." </w:t>
      </w:r>
      <w:r w:rsidRPr="00A21C35">
        <w:rPr>
          <w:i/>
          <w:iCs/>
          <w:color w:val="auto"/>
        </w:rPr>
        <w:t>Latin American Politics and Society</w:t>
      </w:r>
      <w:r w:rsidRPr="00A21C35">
        <w:rPr>
          <w:color w:val="auto"/>
        </w:rPr>
        <w:t xml:space="preserve"> 56(1): 144-65.</w:t>
      </w:r>
    </w:p>
    <w:p w14:paraId="446A6ED8" w14:textId="77777777" w:rsidR="004C3727" w:rsidRPr="00A21C35" w:rsidRDefault="004C3727" w:rsidP="00A21C35">
      <w:pPr>
        <w:spacing w:line="480" w:lineRule="auto"/>
        <w:ind w:left="720" w:hanging="720"/>
      </w:pPr>
      <w:r w:rsidRPr="00A21C35">
        <w:rPr>
          <w:color w:val="auto"/>
        </w:rPr>
        <w:t>Bresser Pereira, Luiz Carlos. 2007. "</w:t>
      </w:r>
      <w:r w:rsidRPr="00A21C35">
        <w:rPr>
          <w:color w:val="auto"/>
          <w:lang w:val="pt-BR"/>
        </w:rPr>
        <w:t xml:space="preserve">Burocracia Pública e Classes Dirigentes no Brasil." </w:t>
      </w:r>
      <w:r w:rsidRPr="00A21C35">
        <w:rPr>
          <w:i/>
          <w:iCs/>
          <w:color w:val="auto"/>
          <w:lang w:val="pt-BR"/>
        </w:rPr>
        <w:t>Revista de Sociologia e Política</w:t>
      </w:r>
      <w:r w:rsidRPr="00A21C35">
        <w:rPr>
          <w:color w:val="auto"/>
        </w:rPr>
        <w:t>(28): 9-30.</w:t>
      </w:r>
      <w:r w:rsidRPr="00A21C35">
        <w:t xml:space="preserve"> </w:t>
      </w:r>
    </w:p>
    <w:p w14:paraId="422B1DE6" w14:textId="77777777" w:rsidR="004C3727" w:rsidRPr="00A21C35" w:rsidRDefault="004C3727" w:rsidP="00A21C35">
      <w:pPr>
        <w:spacing w:line="480" w:lineRule="auto"/>
        <w:ind w:left="720" w:hanging="720"/>
        <w:rPr>
          <w:color w:val="auto"/>
        </w:rPr>
      </w:pPr>
      <w:r w:rsidRPr="00A21C35">
        <w:rPr>
          <w:color w:val="auto"/>
        </w:rPr>
        <w:t>Bresser Pereira, Luiz Carlos. 2013. "</w:t>
      </w:r>
      <w:r w:rsidRPr="00A21C35">
        <w:rPr>
          <w:color w:val="auto"/>
          <w:lang w:val="pt-BR"/>
        </w:rPr>
        <w:t xml:space="preserve">Empresários, o governo do PT e o desenvolvimentismo." </w:t>
      </w:r>
      <w:r w:rsidRPr="00A21C35">
        <w:rPr>
          <w:i/>
          <w:iCs/>
          <w:color w:val="auto"/>
          <w:lang w:val="pt-BR"/>
        </w:rPr>
        <w:t>Revista de Sociologia e Política</w:t>
      </w:r>
      <w:r w:rsidRPr="00A21C35">
        <w:rPr>
          <w:color w:val="auto"/>
        </w:rPr>
        <w:t xml:space="preserve"> 21(47): 21-29.</w:t>
      </w:r>
    </w:p>
    <w:p w14:paraId="0B26DAB2" w14:textId="77777777" w:rsidR="004C3727" w:rsidRPr="00A21C35" w:rsidRDefault="004C3727" w:rsidP="00A21C35">
      <w:pPr>
        <w:spacing w:line="480" w:lineRule="auto"/>
        <w:ind w:left="720" w:hanging="720"/>
        <w:rPr>
          <w:color w:val="auto"/>
        </w:rPr>
      </w:pPr>
      <w:r w:rsidRPr="00A21C35">
        <w:rPr>
          <w:color w:val="auto"/>
        </w:rPr>
        <w:t xml:space="preserve">Brinks, Daniel. 2012. "The Transformation of the Latin American State-as-Law: State Capacity and the Rule of Law." </w:t>
      </w:r>
      <w:r w:rsidRPr="00A21C35">
        <w:rPr>
          <w:i/>
          <w:iCs/>
          <w:color w:val="auto"/>
          <w:lang w:val="es-ES_tradnl"/>
        </w:rPr>
        <w:t>Revista de Ciencia Política</w:t>
      </w:r>
      <w:r w:rsidRPr="00A21C35">
        <w:rPr>
          <w:color w:val="auto"/>
        </w:rPr>
        <w:t xml:space="preserve"> 32(3): 561-83.</w:t>
      </w:r>
    </w:p>
    <w:p w14:paraId="049E4E64" w14:textId="461D4A0A" w:rsidR="00975546" w:rsidRPr="00A21C35" w:rsidRDefault="00975546" w:rsidP="00A21C35">
      <w:pPr>
        <w:widowControl w:val="0"/>
        <w:autoSpaceDE w:val="0"/>
        <w:autoSpaceDN w:val="0"/>
        <w:adjustRightInd w:val="0"/>
        <w:spacing w:line="480" w:lineRule="auto"/>
        <w:ind w:left="720" w:hanging="720"/>
        <w:rPr>
          <w:rFonts w:eastAsiaTheme="minorEastAsia"/>
          <w:color w:val="auto"/>
        </w:rPr>
      </w:pPr>
      <w:r w:rsidRPr="00A21C35">
        <w:rPr>
          <w:rFonts w:eastAsiaTheme="minorEastAsia"/>
          <w:color w:val="auto"/>
        </w:rPr>
        <w:t xml:space="preserve">Brockett, Charles D., and Robert R. Gottfried. 2002. "State Policies and the Preservation of Forest Cover: Lessons from Contrasting Public-Policy Regimes in Costa Rica." </w:t>
      </w:r>
      <w:r w:rsidRPr="00A21C35">
        <w:rPr>
          <w:rFonts w:eastAsiaTheme="minorEastAsia"/>
          <w:i/>
          <w:iCs/>
          <w:color w:val="auto"/>
        </w:rPr>
        <w:t>Latin American Research Review</w:t>
      </w:r>
      <w:r w:rsidRPr="00A21C35">
        <w:rPr>
          <w:rFonts w:eastAsiaTheme="minorEastAsia"/>
          <w:color w:val="auto"/>
        </w:rPr>
        <w:t xml:space="preserve"> 37(1): 7-40.</w:t>
      </w:r>
    </w:p>
    <w:p w14:paraId="661B2D7E" w14:textId="77777777" w:rsidR="00AF5597" w:rsidRPr="00A21C35" w:rsidRDefault="00AF5597" w:rsidP="00A21C35">
      <w:pPr>
        <w:widowControl w:val="0"/>
        <w:autoSpaceDE w:val="0"/>
        <w:autoSpaceDN w:val="0"/>
        <w:adjustRightInd w:val="0"/>
        <w:spacing w:line="480" w:lineRule="auto"/>
        <w:ind w:left="720" w:hanging="720"/>
        <w:rPr>
          <w:color w:val="auto"/>
        </w:rPr>
      </w:pPr>
      <w:r w:rsidRPr="00A21C35">
        <w:rPr>
          <w:color w:val="auto"/>
        </w:rPr>
        <w:t xml:space="preserve">Carbone, Giovanni, and Vincenzo Memoli. 2015. "Does Democratization Foster State Consolidation? Democratic Rule, Political Order, and Administrative Capacity." </w:t>
      </w:r>
      <w:r w:rsidRPr="00A21C35">
        <w:rPr>
          <w:i/>
          <w:color w:val="auto"/>
        </w:rPr>
        <w:t>Governance</w:t>
      </w:r>
      <w:r w:rsidRPr="00A21C35">
        <w:rPr>
          <w:color w:val="auto"/>
        </w:rPr>
        <w:t xml:space="preserve"> 28(1): 5-24.</w:t>
      </w:r>
    </w:p>
    <w:p w14:paraId="6A073EBC"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lastRenderedPageBreak/>
        <w:t xml:space="preserve">Cárdenas, Mauricio. 2010. "State Capacity in Latin America." </w:t>
      </w:r>
      <w:r w:rsidRPr="00A21C35">
        <w:rPr>
          <w:i/>
          <w:iCs/>
          <w:color w:val="auto"/>
          <w:lang w:val="es-ES_tradnl"/>
        </w:rPr>
        <w:t>Economía</w:t>
      </w:r>
      <w:r w:rsidRPr="00A21C35">
        <w:rPr>
          <w:i/>
          <w:iCs/>
          <w:color w:val="auto"/>
        </w:rPr>
        <w:t>: Journal of the Latin American and Caribbean Economic Association (LACEA)</w:t>
      </w:r>
      <w:r w:rsidRPr="00A21C35">
        <w:rPr>
          <w:color w:val="auto"/>
        </w:rPr>
        <w:t xml:space="preserve"> 10(2): 1-45.</w:t>
      </w:r>
    </w:p>
    <w:p w14:paraId="32FEA876" w14:textId="144CEC8A" w:rsidR="004C3727" w:rsidRPr="00A21C35" w:rsidRDefault="004C3727" w:rsidP="00A21C35">
      <w:pPr>
        <w:spacing w:line="480" w:lineRule="auto"/>
        <w:ind w:left="720" w:hanging="720"/>
      </w:pPr>
      <w:r w:rsidRPr="00A21C35">
        <w:rPr>
          <w:color w:val="auto"/>
        </w:rPr>
        <w:t xml:space="preserve">Carlin, Ryan E., Gregory J. Love, and Elizabeth J. Zechmeister. 2014. "Trust Shaken: Earthquake Damage, State Capacity, and Interpersonal Trust in Comparative Perspective." </w:t>
      </w:r>
      <w:r w:rsidRPr="00A21C35">
        <w:rPr>
          <w:i/>
          <w:iCs/>
          <w:color w:val="auto"/>
        </w:rPr>
        <w:t>Comparative Politics</w:t>
      </w:r>
      <w:r w:rsidRPr="00A21C35">
        <w:rPr>
          <w:color w:val="auto"/>
        </w:rPr>
        <w:t xml:space="preserve"> 46(4): 419-36.</w:t>
      </w:r>
      <w:r w:rsidRPr="00A21C35">
        <w:t xml:space="preserve"> </w:t>
      </w:r>
    </w:p>
    <w:p w14:paraId="10F5A6C7" w14:textId="77777777" w:rsidR="008E1FD7" w:rsidRPr="00A21C35" w:rsidRDefault="008E1FD7" w:rsidP="00A21C35">
      <w:pPr>
        <w:widowControl w:val="0"/>
        <w:autoSpaceDE w:val="0"/>
        <w:autoSpaceDN w:val="0"/>
        <w:adjustRightInd w:val="0"/>
        <w:spacing w:line="480" w:lineRule="auto"/>
        <w:ind w:left="720" w:hanging="720"/>
        <w:rPr>
          <w:rFonts w:eastAsiaTheme="minorEastAsia"/>
          <w:color w:val="auto"/>
        </w:rPr>
      </w:pPr>
      <w:r w:rsidRPr="00A21C35">
        <w:rPr>
          <w:rFonts w:eastAsiaTheme="minorEastAsia"/>
          <w:color w:val="auto"/>
        </w:rPr>
        <w:t xml:space="preserve">Carreón Guillén, Javier, Cruz García Lirios, María de Lourdes Morales Flores, Jorge Hernández Valdés, Francisco Javier Rosas Ferrusca, and Bertha Rivera Varela. 2013. "El desarrollo local sustentable en la esfera ciudadana y comunitaria. Implicaciones para la gobernanza de los recursos naturales." </w:t>
      </w:r>
      <w:r w:rsidRPr="00A21C35">
        <w:rPr>
          <w:rFonts w:eastAsiaTheme="minorEastAsia"/>
          <w:i/>
          <w:iCs/>
          <w:color w:val="auto"/>
        </w:rPr>
        <w:t>Economía y Sociedad</w:t>
      </w:r>
      <w:r w:rsidRPr="00A21C35">
        <w:rPr>
          <w:rFonts w:eastAsiaTheme="minorEastAsia"/>
          <w:color w:val="auto"/>
        </w:rPr>
        <w:t xml:space="preserve"> 18 (44):35-48.</w:t>
      </w:r>
    </w:p>
    <w:p w14:paraId="6E917B80" w14:textId="77777777" w:rsidR="004C3727" w:rsidRPr="00A21C35" w:rsidRDefault="004C3727" w:rsidP="00A21C35">
      <w:pPr>
        <w:spacing w:line="480" w:lineRule="auto"/>
        <w:ind w:left="720" w:hanging="720"/>
        <w:rPr>
          <w:color w:val="auto"/>
        </w:rPr>
      </w:pPr>
      <w:r w:rsidRPr="00A21C35">
        <w:rPr>
          <w:color w:val="auto"/>
        </w:rPr>
        <w:t xml:space="preserve">Chartock, Sarah. 2011. "How Movement Strength Matters: Social Movement Strength and the Implementation of Ethnodevelopment Policy in Ecuador and Peru." </w:t>
      </w:r>
      <w:r w:rsidRPr="00A21C35">
        <w:rPr>
          <w:i/>
          <w:iCs/>
          <w:color w:val="auto"/>
        </w:rPr>
        <w:t>Studies in Comparative International Development</w:t>
      </w:r>
      <w:r w:rsidRPr="00A21C35">
        <w:rPr>
          <w:color w:val="auto"/>
        </w:rPr>
        <w:t xml:space="preserve"> 46(3): 298-320.</w:t>
      </w:r>
    </w:p>
    <w:p w14:paraId="5E3BC606" w14:textId="77777777" w:rsidR="004C3727" w:rsidRPr="00A21C35" w:rsidRDefault="004C3727" w:rsidP="00A21C35">
      <w:pPr>
        <w:spacing w:line="480" w:lineRule="auto"/>
        <w:ind w:left="720" w:hanging="720"/>
        <w:rPr>
          <w:lang w:val="pt-BR"/>
        </w:rPr>
      </w:pPr>
      <w:r w:rsidRPr="00A21C35">
        <w:rPr>
          <w:color w:val="auto"/>
        </w:rPr>
        <w:t>Codato, Adriano. 2014. "</w:t>
      </w:r>
      <w:r w:rsidRPr="00A21C35">
        <w:rPr>
          <w:color w:val="auto"/>
          <w:lang w:val="pt-BR"/>
        </w:rPr>
        <w:t xml:space="preserve">Classe política e regime autoritário: Os advogados do Estado Novo em São Paulo." </w:t>
      </w:r>
      <w:r w:rsidRPr="00A21C35">
        <w:rPr>
          <w:i/>
          <w:iCs/>
          <w:color w:val="auto"/>
          <w:lang w:val="pt-BR"/>
        </w:rPr>
        <w:t>Revista Brasileira de Ciências Sociais</w:t>
      </w:r>
      <w:r w:rsidRPr="00A21C35">
        <w:rPr>
          <w:color w:val="auto"/>
        </w:rPr>
        <w:t xml:space="preserve"> 29(84): 145-63.</w:t>
      </w:r>
      <w:r w:rsidRPr="00A21C35">
        <w:rPr>
          <w:lang w:val="pt-BR"/>
        </w:rPr>
        <w:t xml:space="preserve"> </w:t>
      </w:r>
    </w:p>
    <w:p w14:paraId="3628BD01" w14:textId="77777777" w:rsidR="004C3727" w:rsidRPr="00A21C35" w:rsidRDefault="004C3727" w:rsidP="00A21C35">
      <w:pPr>
        <w:spacing w:line="480" w:lineRule="auto"/>
        <w:ind w:left="720" w:hanging="720"/>
      </w:pPr>
      <w:r w:rsidRPr="00A21C35">
        <w:rPr>
          <w:color w:val="auto"/>
        </w:rPr>
        <w:t>Coehlo, Vera Schattan P., Alexandre Ferraz, Fabiola Fanti, and Meire Ribeiro. 2010. "</w:t>
      </w:r>
      <w:r w:rsidRPr="00A21C35">
        <w:rPr>
          <w:color w:val="auto"/>
          <w:lang w:val="pt-BR"/>
        </w:rPr>
        <w:t xml:space="preserve">Mobilização e Participação:  Um Jogo de Soma Zero?" </w:t>
      </w:r>
      <w:r w:rsidRPr="00A21C35">
        <w:rPr>
          <w:i/>
          <w:iCs/>
          <w:color w:val="auto"/>
          <w:lang w:val="pt-BR"/>
        </w:rPr>
        <w:t>Novos Estudos - CEBRAP</w:t>
      </w:r>
      <w:r w:rsidRPr="00A21C35">
        <w:rPr>
          <w:color w:val="auto"/>
        </w:rPr>
        <w:t xml:space="preserve"> 86:121-39.</w:t>
      </w:r>
      <w:r w:rsidRPr="00A21C35">
        <w:t xml:space="preserve"> </w:t>
      </w:r>
    </w:p>
    <w:p w14:paraId="79FC99EE"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D'Araujo, Maria Celina, and Camila Lameirão. 2009. "Social Scientists and Public Administration in the Lula da Silva Government." </w:t>
      </w:r>
      <w:r w:rsidRPr="00A21C35">
        <w:rPr>
          <w:i/>
          <w:iCs/>
          <w:color w:val="auto"/>
        </w:rPr>
        <w:t>Brazilian Political Science Review</w:t>
      </w:r>
      <w:r w:rsidRPr="00A21C35">
        <w:rPr>
          <w:color w:val="auto"/>
        </w:rPr>
        <w:t xml:space="preserve"> 3(1): 11-39. </w:t>
      </w:r>
    </w:p>
    <w:p w14:paraId="6AAA3240" w14:textId="77777777" w:rsidR="004C3727" w:rsidRPr="00A21C35" w:rsidRDefault="004C3727" w:rsidP="00A21C35">
      <w:pPr>
        <w:spacing w:line="480" w:lineRule="auto"/>
        <w:ind w:left="720" w:hanging="720"/>
        <w:rPr>
          <w:color w:val="auto"/>
        </w:rPr>
      </w:pPr>
      <w:r w:rsidRPr="00A21C35">
        <w:rPr>
          <w:color w:val="auto"/>
        </w:rPr>
        <w:lastRenderedPageBreak/>
        <w:t xml:space="preserve">Dahlström, Carl, Victor Lapuente, and Jan Teorell. 2012. "The Merit of Meritocratization. Politics, Bureaucracy, and the Institutional Deterrents of Corruption." </w:t>
      </w:r>
      <w:r w:rsidRPr="00A21C35">
        <w:rPr>
          <w:i/>
          <w:iCs/>
          <w:color w:val="auto"/>
        </w:rPr>
        <w:t>Political Research Quarterly</w:t>
      </w:r>
      <w:r w:rsidRPr="00A21C35">
        <w:rPr>
          <w:color w:val="auto"/>
        </w:rPr>
        <w:t xml:space="preserve"> 65(3): 656-68. </w:t>
      </w:r>
    </w:p>
    <w:p w14:paraId="1E56A595"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Dargent, Eduardo. 2011. "Agents or Actors? Assessing the Autonomy of Economic Technocrats in Colombia and Peru." </w:t>
      </w:r>
      <w:r w:rsidRPr="00A21C35">
        <w:rPr>
          <w:i/>
          <w:iCs/>
          <w:color w:val="auto"/>
        </w:rPr>
        <w:t>Comparative Politics</w:t>
      </w:r>
      <w:r w:rsidRPr="00A21C35">
        <w:rPr>
          <w:color w:val="auto"/>
        </w:rPr>
        <w:t xml:space="preserve"> 43(3): 313-32. </w:t>
      </w:r>
    </w:p>
    <w:p w14:paraId="7D1B00EB"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Davis, Diane E. 2006. "Undermining the Rule of Law: Democratization and the Dark Side of Police Reform in Mexico." </w:t>
      </w:r>
      <w:r w:rsidRPr="00A21C35">
        <w:rPr>
          <w:i/>
          <w:iCs/>
          <w:color w:val="auto"/>
        </w:rPr>
        <w:t>Latin American Politics and Society</w:t>
      </w:r>
      <w:r w:rsidRPr="00A21C35">
        <w:rPr>
          <w:color w:val="auto"/>
        </w:rPr>
        <w:t xml:space="preserve"> 48(1): 55-86.</w:t>
      </w:r>
    </w:p>
    <w:p w14:paraId="0FFF35A1" w14:textId="77777777" w:rsidR="004C3727" w:rsidRPr="00A21C35" w:rsidRDefault="004C3727" w:rsidP="00A21C35">
      <w:pPr>
        <w:spacing w:line="480" w:lineRule="auto"/>
        <w:ind w:left="720" w:hanging="720"/>
        <w:rPr>
          <w:color w:val="auto"/>
        </w:rPr>
      </w:pPr>
      <w:r w:rsidRPr="00A21C35">
        <w:rPr>
          <w:color w:val="auto"/>
        </w:rPr>
        <w:t xml:space="preserve">Dewey, Matías. 2012. "The Making of Hybrid Stateness: Sources of Police Performance in the Conurbano." </w:t>
      </w:r>
      <w:r w:rsidRPr="00A21C35">
        <w:rPr>
          <w:i/>
          <w:iCs/>
          <w:color w:val="auto"/>
          <w:lang w:val="es-ES_tradnl"/>
        </w:rPr>
        <w:t>Revista de Ciencia Política</w:t>
      </w:r>
      <w:r w:rsidRPr="00A21C35">
        <w:rPr>
          <w:color w:val="auto"/>
        </w:rPr>
        <w:t xml:space="preserve"> 32(3): 659-72. </w:t>
      </w:r>
    </w:p>
    <w:p w14:paraId="4CB91783" w14:textId="77777777" w:rsidR="004C3727" w:rsidRPr="00A21C35" w:rsidRDefault="004C3727" w:rsidP="00A21C35">
      <w:pPr>
        <w:spacing w:line="480" w:lineRule="auto"/>
        <w:ind w:left="720" w:hanging="720"/>
        <w:rPr>
          <w:color w:val="auto"/>
        </w:rPr>
      </w:pPr>
      <w:r w:rsidRPr="00A21C35">
        <w:rPr>
          <w:color w:val="auto"/>
        </w:rPr>
        <w:t xml:space="preserve">Di John, Jonathan. 2005. "Economic Liberalization, Political Instability, and State Capacity in Venezuela." </w:t>
      </w:r>
      <w:r w:rsidRPr="00A21C35">
        <w:rPr>
          <w:i/>
          <w:iCs/>
          <w:color w:val="auto"/>
        </w:rPr>
        <w:t>International Political Science Review</w:t>
      </w:r>
      <w:r w:rsidRPr="00A21C35">
        <w:rPr>
          <w:color w:val="auto"/>
        </w:rPr>
        <w:t xml:space="preserve"> 26(1): 107-24. </w:t>
      </w:r>
    </w:p>
    <w:p w14:paraId="73C7D501"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Donaghy, Maureen M. 2011. "Do Participatory Governance Institutions Matter? Municipal Councils and Social Housing Programs in Brazil." </w:t>
      </w:r>
      <w:r w:rsidRPr="00A21C35">
        <w:rPr>
          <w:i/>
          <w:iCs/>
          <w:color w:val="auto"/>
        </w:rPr>
        <w:t>Comparative Politics</w:t>
      </w:r>
      <w:r w:rsidRPr="00A21C35">
        <w:rPr>
          <w:color w:val="auto"/>
        </w:rPr>
        <w:t xml:space="preserve"> 44(1): 83-102.</w:t>
      </w:r>
    </w:p>
    <w:p w14:paraId="54436E17" w14:textId="77777777" w:rsidR="004C3727" w:rsidRPr="00A21C35" w:rsidRDefault="004C3727" w:rsidP="00A21C35">
      <w:pPr>
        <w:spacing w:line="480" w:lineRule="auto"/>
        <w:ind w:left="720" w:hanging="720"/>
        <w:rPr>
          <w:color w:val="auto"/>
        </w:rPr>
      </w:pPr>
      <w:r w:rsidRPr="00A21C35">
        <w:rPr>
          <w:color w:val="auto"/>
        </w:rPr>
        <w:t xml:space="preserve">Duvanova, Dinissa. 2012. "Bureaucratic Discretion and the Regulatory Burden: Business Environments under Alternative Regulatory Regimes." </w:t>
      </w:r>
      <w:r w:rsidRPr="00A21C35">
        <w:rPr>
          <w:i/>
          <w:iCs/>
          <w:color w:val="auto"/>
        </w:rPr>
        <w:t>British Journal of Political Science</w:t>
      </w:r>
      <w:r w:rsidRPr="00A21C35">
        <w:rPr>
          <w:color w:val="auto"/>
        </w:rPr>
        <w:t xml:space="preserve"> 42(3): 573-96. </w:t>
      </w:r>
    </w:p>
    <w:p w14:paraId="39E34365"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Eaton, Kent. 2003. "Can Politicians Control Bureaucrats? Applying Theories of Political Control to Argentina's Democracy." </w:t>
      </w:r>
      <w:r w:rsidRPr="00A21C35">
        <w:rPr>
          <w:i/>
          <w:iCs/>
          <w:color w:val="auto"/>
        </w:rPr>
        <w:t>Latin American Politics and Society</w:t>
      </w:r>
      <w:r w:rsidRPr="00A21C35">
        <w:rPr>
          <w:color w:val="auto"/>
        </w:rPr>
        <w:t xml:space="preserve"> 45(4): 33-62.</w:t>
      </w:r>
    </w:p>
    <w:p w14:paraId="5E9D47C4" w14:textId="77777777" w:rsidR="004C3727" w:rsidRPr="00A21C35" w:rsidRDefault="004C3727" w:rsidP="00A21C35">
      <w:pPr>
        <w:spacing w:line="480" w:lineRule="auto"/>
        <w:ind w:left="720" w:hanging="720"/>
      </w:pPr>
      <w:r w:rsidRPr="00A21C35">
        <w:rPr>
          <w:color w:val="auto"/>
        </w:rPr>
        <w:t xml:space="preserve">Eaton, Kent. 2012. "The State of the State in Latin America: Challenges, Challengers, Responses and Deficits." </w:t>
      </w:r>
      <w:r w:rsidRPr="00A21C35">
        <w:rPr>
          <w:i/>
          <w:iCs/>
          <w:color w:val="auto"/>
          <w:lang w:val="es-ES_tradnl"/>
        </w:rPr>
        <w:t>Revista de Ciencia Política</w:t>
      </w:r>
      <w:r w:rsidRPr="00A21C35">
        <w:rPr>
          <w:color w:val="auto"/>
        </w:rPr>
        <w:t xml:space="preserve"> 32(3): 643-57.</w:t>
      </w:r>
      <w:r w:rsidRPr="00A21C35">
        <w:t xml:space="preserve"> </w:t>
      </w:r>
    </w:p>
    <w:p w14:paraId="52D70E62" w14:textId="77777777" w:rsidR="004C3727" w:rsidRPr="00A21C35" w:rsidRDefault="004C3727" w:rsidP="00A21C35">
      <w:pPr>
        <w:spacing w:line="480" w:lineRule="auto"/>
        <w:ind w:left="720" w:hanging="720"/>
        <w:rPr>
          <w:color w:val="auto"/>
        </w:rPr>
      </w:pPr>
      <w:r w:rsidRPr="00A21C35">
        <w:rPr>
          <w:color w:val="auto"/>
        </w:rPr>
        <w:lastRenderedPageBreak/>
        <w:t xml:space="preserve">Falletti, Tulia G. 2011. "Varieties of Authoritarianism: The Organization of the Military State and its Effects on Federalism in Argentina and Brazil." </w:t>
      </w:r>
      <w:r w:rsidRPr="00A21C35">
        <w:rPr>
          <w:i/>
          <w:iCs/>
          <w:color w:val="auto"/>
        </w:rPr>
        <w:t>Studies in Comparative International Development</w:t>
      </w:r>
      <w:r w:rsidRPr="00A21C35">
        <w:rPr>
          <w:color w:val="auto"/>
        </w:rPr>
        <w:t xml:space="preserve"> 46(2): 137-62. </w:t>
      </w:r>
    </w:p>
    <w:p w14:paraId="1F4F99D3"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Feldmann, Andreas E. 2012. "Measuring the Colombian 'Success' Story." </w:t>
      </w:r>
      <w:r w:rsidRPr="00A21C35">
        <w:rPr>
          <w:i/>
          <w:iCs/>
          <w:color w:val="auto"/>
          <w:lang w:val="es-ES_tradnl"/>
        </w:rPr>
        <w:t>Revista de Ciencia Política</w:t>
      </w:r>
      <w:r w:rsidRPr="00A21C35">
        <w:rPr>
          <w:color w:val="auto"/>
        </w:rPr>
        <w:t xml:space="preserve"> 32(2): 739-52. </w:t>
      </w:r>
    </w:p>
    <w:p w14:paraId="4BCCED6C"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Fernandes, Ivan Filipe de Almeida Lopes. 2013. "</w:t>
      </w:r>
      <w:r w:rsidRPr="00A21C35">
        <w:rPr>
          <w:color w:val="auto"/>
          <w:lang w:val="pt-BR"/>
        </w:rPr>
        <w:t xml:space="preserve">A construção institucional da política comercial brasileira: a Câmara de Comércio Exterior (CAMEX) no governo Cardoso." </w:t>
      </w:r>
      <w:r w:rsidRPr="00A21C35">
        <w:rPr>
          <w:i/>
          <w:iCs/>
          <w:color w:val="auto"/>
          <w:lang w:val="pt-BR"/>
        </w:rPr>
        <w:t>Revista de Sociologia e Política</w:t>
      </w:r>
      <w:r w:rsidRPr="00A21C35">
        <w:rPr>
          <w:color w:val="auto"/>
        </w:rPr>
        <w:t xml:space="preserve"> 21(45): 123-48.</w:t>
      </w:r>
    </w:p>
    <w:p w14:paraId="0FBD23CD" w14:textId="77777777" w:rsidR="004C3727" w:rsidRPr="00A21C35" w:rsidRDefault="004C3727" w:rsidP="00A21C35">
      <w:pPr>
        <w:spacing w:line="480" w:lineRule="auto"/>
        <w:ind w:left="720" w:hanging="720"/>
        <w:rPr>
          <w:color w:val="auto"/>
        </w:rPr>
      </w:pPr>
      <w:r w:rsidRPr="00A21C35">
        <w:rPr>
          <w:color w:val="auto"/>
        </w:rPr>
        <w:t>Ferraro, Agustín E. 2006. "</w:t>
      </w:r>
      <w:r w:rsidRPr="00A21C35">
        <w:rPr>
          <w:color w:val="auto"/>
          <w:lang w:val="es-ES_tradnl"/>
        </w:rPr>
        <w:t>Una idea muy precaria: El nuevo servicio civil y los viejos designados políticos en Argentina</w:t>
      </w:r>
      <w:r w:rsidRPr="00A21C35">
        <w:rPr>
          <w:color w:val="auto"/>
        </w:rPr>
        <w:t xml:space="preserve">." </w:t>
      </w:r>
      <w:r w:rsidRPr="00A21C35">
        <w:rPr>
          <w:i/>
          <w:iCs/>
          <w:color w:val="auto"/>
        </w:rPr>
        <w:t>Latin American Research Review</w:t>
      </w:r>
      <w:r w:rsidRPr="00A21C35">
        <w:rPr>
          <w:color w:val="auto"/>
        </w:rPr>
        <w:t xml:space="preserve"> 41(2): 165-82. </w:t>
      </w:r>
    </w:p>
    <w:p w14:paraId="66132199" w14:textId="77777777" w:rsidR="004C3727" w:rsidRPr="00A21C35" w:rsidRDefault="004C3727" w:rsidP="00A21C35">
      <w:pPr>
        <w:spacing w:line="480" w:lineRule="auto"/>
        <w:ind w:left="720" w:hanging="720"/>
      </w:pPr>
      <w:r w:rsidRPr="00A21C35">
        <w:rPr>
          <w:color w:val="auto"/>
        </w:rPr>
        <w:t xml:space="preserve">Ferraro, Agustín E. 2008. "Friends in High Places: Congressional Influence on the Bureaucracy in Chile." </w:t>
      </w:r>
      <w:r w:rsidRPr="00A21C35">
        <w:rPr>
          <w:i/>
          <w:iCs/>
          <w:color w:val="auto"/>
        </w:rPr>
        <w:t>Latin American Politics and Society</w:t>
      </w:r>
      <w:r w:rsidRPr="00A21C35">
        <w:rPr>
          <w:color w:val="auto"/>
        </w:rPr>
        <w:t xml:space="preserve"> 50(2): 101-29.</w:t>
      </w:r>
      <w:r w:rsidRPr="00A21C35">
        <w:t xml:space="preserve"> </w:t>
      </w:r>
    </w:p>
    <w:p w14:paraId="2D01F2A3" w14:textId="77777777" w:rsidR="004C3727" w:rsidRPr="00A21C35" w:rsidRDefault="004C3727" w:rsidP="00A21C35">
      <w:pPr>
        <w:spacing w:line="480" w:lineRule="auto"/>
        <w:ind w:left="720" w:hanging="720"/>
      </w:pPr>
      <w:r w:rsidRPr="00A21C35">
        <w:rPr>
          <w:color w:val="auto"/>
        </w:rPr>
        <w:t xml:space="preserve">Filgueiras, Fernando, and Ana Luiza Melo Aranha. 2011. "Controlling corruption in frontline civil service: rules, discretionary power, and reforms in Brazil." </w:t>
      </w:r>
      <w:r w:rsidRPr="00A21C35">
        <w:rPr>
          <w:i/>
          <w:iCs/>
          <w:color w:val="auto"/>
          <w:lang w:val="pt-BR"/>
        </w:rPr>
        <w:t>DADOS- Revista de Ciências Sociais</w:t>
      </w:r>
      <w:r w:rsidRPr="00A21C35">
        <w:rPr>
          <w:color w:val="auto"/>
        </w:rPr>
        <w:t xml:space="preserve"> 54(2): 349-87.</w:t>
      </w:r>
    </w:p>
    <w:p w14:paraId="3EC61EB2" w14:textId="77777777" w:rsidR="004C3727" w:rsidRPr="00A21C35" w:rsidRDefault="004C3727" w:rsidP="00A21C35">
      <w:pPr>
        <w:spacing w:line="480" w:lineRule="auto"/>
        <w:ind w:left="720" w:hanging="720"/>
      </w:pPr>
      <w:r w:rsidRPr="00A21C35">
        <w:rPr>
          <w:color w:val="auto"/>
        </w:rPr>
        <w:t xml:space="preserve">Francois, Patrick. 2000. "'Public Service Motivation’ as an Argument for Government Provision." </w:t>
      </w:r>
      <w:r w:rsidRPr="00A21C35">
        <w:rPr>
          <w:i/>
          <w:iCs/>
          <w:color w:val="auto"/>
        </w:rPr>
        <w:t>Journal of Public Economics</w:t>
      </w:r>
      <w:r w:rsidRPr="00A21C35">
        <w:rPr>
          <w:color w:val="auto"/>
        </w:rPr>
        <w:t xml:space="preserve"> 78(3): 275-99.</w:t>
      </w:r>
      <w:r w:rsidRPr="00A21C35">
        <w:t xml:space="preserve"> </w:t>
      </w:r>
    </w:p>
    <w:p w14:paraId="47B70FA7"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Gehlbach, Scott, and Alberto Simpser. 2015. "Electoral Manipulation as Bureaucratic Control." </w:t>
      </w:r>
      <w:r w:rsidRPr="00A21C35">
        <w:rPr>
          <w:i/>
          <w:iCs/>
          <w:color w:val="auto"/>
        </w:rPr>
        <w:t>American Journal of Political Science</w:t>
      </w:r>
      <w:r w:rsidRPr="00A21C35">
        <w:rPr>
          <w:color w:val="auto"/>
        </w:rPr>
        <w:t xml:space="preserve"> 59(1): 212-24.</w:t>
      </w:r>
    </w:p>
    <w:p w14:paraId="54E05F32" w14:textId="77777777" w:rsidR="004C3727" w:rsidRPr="00A21C35" w:rsidRDefault="004C3727" w:rsidP="00A21C35">
      <w:pPr>
        <w:spacing w:line="480" w:lineRule="auto"/>
        <w:ind w:left="720" w:hanging="720"/>
        <w:rPr>
          <w:color w:val="auto"/>
        </w:rPr>
      </w:pPr>
      <w:r w:rsidRPr="00A21C35">
        <w:rPr>
          <w:color w:val="auto"/>
        </w:rPr>
        <w:t xml:space="preserve">Gingerich, Daniel W. 2013. "Governance Indicators and the Level of Analysis Problem: Empirical Findings from South America." </w:t>
      </w:r>
      <w:r w:rsidRPr="00A21C35">
        <w:rPr>
          <w:i/>
          <w:iCs/>
          <w:color w:val="auto"/>
        </w:rPr>
        <w:t>British Journal of Political Science</w:t>
      </w:r>
      <w:r w:rsidRPr="00A21C35">
        <w:rPr>
          <w:color w:val="auto"/>
        </w:rPr>
        <w:t xml:space="preserve"> 43(3): 1-38. </w:t>
      </w:r>
    </w:p>
    <w:p w14:paraId="3EB0DFB9"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lastRenderedPageBreak/>
        <w:t xml:space="preserve">Giraudy, Agustina. 2012. "Conceptualizing State Strength: Moving Beyond Strong and Weak States." </w:t>
      </w:r>
      <w:r w:rsidRPr="00A21C35">
        <w:rPr>
          <w:i/>
          <w:iCs/>
          <w:color w:val="auto"/>
          <w:lang w:val="es-ES_tradnl"/>
        </w:rPr>
        <w:t>Revista de Ciencia Política</w:t>
      </w:r>
      <w:r w:rsidRPr="00A21C35">
        <w:rPr>
          <w:color w:val="auto"/>
        </w:rPr>
        <w:t xml:space="preserve"> 32(3): 599-611.</w:t>
      </w:r>
    </w:p>
    <w:p w14:paraId="22839EE4"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Guimarães, Feliciano de Sá. 2013. "</w:t>
      </w:r>
      <w:r w:rsidRPr="00A21C35">
        <w:rPr>
          <w:color w:val="auto"/>
          <w:lang w:val="pt-BR"/>
        </w:rPr>
        <w:t xml:space="preserve">O controle dos países do G-7 sobre o recrutamento dos burocratas do FMI: o elo perdido das reformas." </w:t>
      </w:r>
      <w:r w:rsidRPr="00A21C35">
        <w:rPr>
          <w:i/>
          <w:iCs/>
          <w:color w:val="auto"/>
          <w:lang w:val="pt-BR"/>
        </w:rPr>
        <w:t>Revista de Sociologia e Política</w:t>
      </w:r>
      <w:r w:rsidRPr="00A21C35">
        <w:rPr>
          <w:color w:val="auto"/>
        </w:rPr>
        <w:t xml:space="preserve"> 21(48): 111-26.</w:t>
      </w:r>
    </w:p>
    <w:p w14:paraId="34FEE51F" w14:textId="77777777" w:rsidR="00AF5597" w:rsidRPr="00A21C35" w:rsidRDefault="00AF5597" w:rsidP="00A21C35">
      <w:pPr>
        <w:widowControl w:val="0"/>
        <w:autoSpaceDE w:val="0"/>
        <w:autoSpaceDN w:val="0"/>
        <w:adjustRightInd w:val="0"/>
        <w:spacing w:line="480" w:lineRule="auto"/>
        <w:ind w:left="720" w:hanging="720"/>
        <w:rPr>
          <w:color w:val="auto"/>
        </w:rPr>
      </w:pPr>
      <w:r w:rsidRPr="00A21C35">
        <w:rPr>
          <w:color w:val="auto"/>
        </w:rPr>
        <w:t xml:space="preserve">Gutiérrez, Ricardo A. 2010. "When Experts Do Politics: Introducing Water Policy Reform in Brazil." </w:t>
      </w:r>
      <w:r w:rsidRPr="00A21C35">
        <w:rPr>
          <w:i/>
          <w:color w:val="auto"/>
        </w:rPr>
        <w:t>Governance</w:t>
      </w:r>
      <w:r w:rsidRPr="00A21C35">
        <w:rPr>
          <w:color w:val="auto"/>
        </w:rPr>
        <w:t xml:space="preserve"> 23(1): 59–88.</w:t>
      </w:r>
    </w:p>
    <w:p w14:paraId="09965BBB" w14:textId="77777777" w:rsidR="00AF5597" w:rsidRPr="00A21C35" w:rsidRDefault="00AF5597" w:rsidP="00A21C35">
      <w:pPr>
        <w:widowControl w:val="0"/>
        <w:autoSpaceDE w:val="0"/>
        <w:autoSpaceDN w:val="0"/>
        <w:adjustRightInd w:val="0"/>
        <w:spacing w:line="480" w:lineRule="auto"/>
        <w:ind w:left="720" w:hanging="720"/>
        <w:rPr>
          <w:color w:val="auto"/>
        </w:rPr>
      </w:pPr>
      <w:r w:rsidRPr="00A21C35">
        <w:rPr>
          <w:color w:val="auto"/>
        </w:rPr>
        <w:t xml:space="preserve">Harbers, Imke. 2015. "Taxation and the Unequal Reach of the State: Mapping State Capacity in Ecuador." </w:t>
      </w:r>
      <w:r w:rsidRPr="00A21C35">
        <w:rPr>
          <w:i/>
          <w:color w:val="auto"/>
        </w:rPr>
        <w:t>Governance</w:t>
      </w:r>
      <w:r w:rsidRPr="00A21C35">
        <w:rPr>
          <w:color w:val="auto"/>
        </w:rPr>
        <w:t xml:space="preserve"> 28(3): 373-91.</w:t>
      </w:r>
    </w:p>
    <w:p w14:paraId="2E734CC6" w14:textId="567C3A84" w:rsidR="004C3727" w:rsidRPr="00A21C35" w:rsidRDefault="004C3727" w:rsidP="00A21C35">
      <w:pPr>
        <w:spacing w:line="480" w:lineRule="auto"/>
        <w:ind w:left="720" w:hanging="720"/>
      </w:pPr>
      <w:r w:rsidRPr="00A21C35">
        <w:rPr>
          <w:color w:val="auto"/>
        </w:rPr>
        <w:t xml:space="preserve">Hartlyn, Jonathan, Jennifer McCoy, and Thomas M. Mustillo. 2008. "Electoral Governance Matters: Explaining the Quality of Elections in Contemporary Latin America." </w:t>
      </w:r>
      <w:r w:rsidRPr="00A21C35">
        <w:rPr>
          <w:i/>
          <w:iCs/>
          <w:color w:val="auto"/>
        </w:rPr>
        <w:t>Comparative Political Studies</w:t>
      </w:r>
      <w:r w:rsidRPr="00A21C35">
        <w:rPr>
          <w:color w:val="auto"/>
        </w:rPr>
        <w:t xml:space="preserve"> 41(1): 73-98.</w:t>
      </w:r>
      <w:r w:rsidRPr="00A21C35">
        <w:t xml:space="preserve"> </w:t>
      </w:r>
    </w:p>
    <w:p w14:paraId="18550766" w14:textId="77777777" w:rsidR="004C3727" w:rsidRPr="00A21C35" w:rsidRDefault="004C3727" w:rsidP="00A21C35">
      <w:pPr>
        <w:spacing w:line="480" w:lineRule="auto"/>
        <w:ind w:left="720" w:hanging="720"/>
      </w:pPr>
      <w:r w:rsidRPr="00A21C35">
        <w:rPr>
          <w:color w:val="auto"/>
        </w:rPr>
        <w:t xml:space="preserve">Hochstetler, Kathryn. 2011. "The Politics of Environmental Licensing: Energy Projects of the Past and Future in Brazil." </w:t>
      </w:r>
      <w:r w:rsidRPr="00A21C35">
        <w:rPr>
          <w:i/>
          <w:iCs/>
          <w:color w:val="auto"/>
        </w:rPr>
        <w:t>Studies in Comparative International Development</w:t>
      </w:r>
      <w:r w:rsidRPr="00A21C35">
        <w:rPr>
          <w:color w:val="auto"/>
        </w:rPr>
        <w:t xml:space="preserve"> 46(4): 349-71.</w:t>
      </w:r>
      <w:r w:rsidRPr="00A21C35">
        <w:t xml:space="preserve"> </w:t>
      </w:r>
    </w:p>
    <w:p w14:paraId="110981C4" w14:textId="77777777" w:rsidR="004C3727" w:rsidRPr="00A21C35" w:rsidRDefault="004C3727" w:rsidP="00A21C35">
      <w:pPr>
        <w:spacing w:line="480" w:lineRule="auto"/>
        <w:ind w:left="720" w:hanging="720"/>
        <w:rPr>
          <w:color w:val="auto"/>
        </w:rPr>
      </w:pPr>
      <w:r w:rsidRPr="00A21C35">
        <w:rPr>
          <w:color w:val="auto"/>
        </w:rPr>
        <w:t>Horochovski, Rodrigo Rossi, and Augusto Junior Clemente. 2012. "</w:t>
      </w:r>
      <w:r w:rsidRPr="00A21C35">
        <w:rPr>
          <w:color w:val="auto"/>
          <w:lang w:val="pt-BR"/>
        </w:rPr>
        <w:t xml:space="preserve">Democracia deliberativa e orçamento público: Experiências de participação em Porto Alegre, Belo Horizonte, Recife e Curitiba." </w:t>
      </w:r>
      <w:r w:rsidRPr="00A21C35">
        <w:rPr>
          <w:i/>
          <w:iCs/>
          <w:color w:val="auto"/>
          <w:lang w:val="pt-BR"/>
        </w:rPr>
        <w:t>Revista de Sociologia e Política</w:t>
      </w:r>
      <w:r w:rsidRPr="00A21C35">
        <w:rPr>
          <w:color w:val="auto"/>
        </w:rPr>
        <w:t xml:space="preserve"> 20(43): 127-57. </w:t>
      </w:r>
    </w:p>
    <w:p w14:paraId="34C3E80A" w14:textId="77777777" w:rsidR="004C3727" w:rsidRPr="00A21C35" w:rsidRDefault="004C3727" w:rsidP="00A21C35">
      <w:pPr>
        <w:spacing w:line="480" w:lineRule="auto"/>
        <w:ind w:left="720" w:hanging="720"/>
        <w:rPr>
          <w:color w:val="auto"/>
        </w:rPr>
      </w:pPr>
      <w:r w:rsidRPr="00A21C35">
        <w:rPr>
          <w:color w:val="auto"/>
        </w:rPr>
        <w:t xml:space="preserve">Huber, John D., and Nolan McCarty. 2004. "Bureaucratic Capacity, Delegation, and Political Reform." </w:t>
      </w:r>
      <w:r w:rsidRPr="00A21C35">
        <w:rPr>
          <w:i/>
          <w:iCs/>
          <w:color w:val="auto"/>
        </w:rPr>
        <w:t>American Political Science Review</w:t>
      </w:r>
      <w:r w:rsidRPr="00A21C35">
        <w:rPr>
          <w:color w:val="auto"/>
        </w:rPr>
        <w:t xml:space="preserve"> 98(3): 481-94. </w:t>
      </w:r>
    </w:p>
    <w:p w14:paraId="5AA98513"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Inácio, Magna, and Mariana Llanos. 2015. "The Institutional Presidency from a Comparative Perspective: Argentina and Brazil since the 1980s." </w:t>
      </w:r>
      <w:r w:rsidRPr="00A21C35">
        <w:rPr>
          <w:i/>
          <w:iCs/>
          <w:color w:val="auto"/>
        </w:rPr>
        <w:t xml:space="preserve">Brazilian </w:t>
      </w:r>
      <w:r w:rsidRPr="00A21C35">
        <w:rPr>
          <w:i/>
          <w:iCs/>
          <w:color w:val="auto"/>
        </w:rPr>
        <w:lastRenderedPageBreak/>
        <w:t>Political Science Review</w:t>
      </w:r>
      <w:r w:rsidRPr="00A21C35">
        <w:rPr>
          <w:color w:val="auto"/>
        </w:rPr>
        <w:t xml:space="preserve"> 9(1): 39-64. </w:t>
      </w:r>
    </w:p>
    <w:p w14:paraId="346301A5" w14:textId="77777777" w:rsidR="004C3727" w:rsidRPr="00A21C35" w:rsidRDefault="004C3727" w:rsidP="00A21C35">
      <w:pPr>
        <w:spacing w:line="480" w:lineRule="auto"/>
        <w:ind w:left="720" w:hanging="720"/>
        <w:rPr>
          <w:color w:val="auto"/>
        </w:rPr>
      </w:pPr>
      <w:r w:rsidRPr="00A21C35">
        <w:rPr>
          <w:color w:val="auto"/>
        </w:rPr>
        <w:t xml:space="preserve">Jordana, Jacint, and Carles Ramió Matas. 2010. "Delegation, Presidential Regimes, and Latin American Regulatory Agencies." </w:t>
      </w:r>
      <w:r w:rsidRPr="00A21C35">
        <w:rPr>
          <w:i/>
          <w:iCs/>
          <w:color w:val="auto"/>
        </w:rPr>
        <w:t>Journal of Politics in Latin America</w:t>
      </w:r>
      <w:r w:rsidRPr="00A21C35">
        <w:rPr>
          <w:color w:val="auto"/>
        </w:rPr>
        <w:t xml:space="preserve"> 2(1): 3-30. </w:t>
      </w:r>
    </w:p>
    <w:p w14:paraId="1C51F119" w14:textId="50650CF7" w:rsidR="00975546" w:rsidRPr="00A21C35" w:rsidRDefault="00975546" w:rsidP="00A21C35">
      <w:pPr>
        <w:widowControl w:val="0"/>
        <w:autoSpaceDE w:val="0"/>
        <w:autoSpaceDN w:val="0"/>
        <w:adjustRightInd w:val="0"/>
        <w:spacing w:line="480" w:lineRule="auto"/>
        <w:ind w:left="720" w:hanging="720"/>
        <w:rPr>
          <w:rFonts w:eastAsiaTheme="minorEastAsia"/>
          <w:color w:val="auto"/>
        </w:rPr>
      </w:pPr>
      <w:r w:rsidRPr="00A21C35">
        <w:rPr>
          <w:rFonts w:eastAsiaTheme="minorEastAsia"/>
          <w:color w:val="auto"/>
        </w:rPr>
        <w:t xml:space="preserve">Jordana, Jacint, David Levi-Faur, and Xavier Fernández i Marin. 2011. "The Global Diffusion of Regulatory Agencies. Channels of Transfer and Stages of Diffusion." </w:t>
      </w:r>
      <w:r w:rsidRPr="00A21C35">
        <w:rPr>
          <w:rFonts w:eastAsiaTheme="minorEastAsia"/>
          <w:i/>
          <w:iCs/>
          <w:color w:val="auto"/>
        </w:rPr>
        <w:t>Comparative Political Studies</w:t>
      </w:r>
      <w:r w:rsidRPr="00A21C35">
        <w:rPr>
          <w:rFonts w:eastAsiaTheme="minorEastAsia"/>
          <w:color w:val="auto"/>
        </w:rPr>
        <w:t xml:space="preserve"> 44(10): 1343-69.</w:t>
      </w:r>
    </w:p>
    <w:p w14:paraId="5857079F" w14:textId="77777777" w:rsidR="00AF5597" w:rsidRPr="00A21C35" w:rsidRDefault="00AF5597" w:rsidP="00A21C35">
      <w:pPr>
        <w:widowControl w:val="0"/>
        <w:autoSpaceDE w:val="0"/>
        <w:autoSpaceDN w:val="0"/>
        <w:adjustRightInd w:val="0"/>
        <w:spacing w:line="480" w:lineRule="auto"/>
        <w:ind w:left="720" w:hanging="720"/>
        <w:rPr>
          <w:color w:val="auto"/>
        </w:rPr>
      </w:pPr>
      <w:r w:rsidRPr="00A21C35">
        <w:rPr>
          <w:color w:val="auto"/>
        </w:rPr>
        <w:t xml:space="preserve">Kubal, Mary Rose. 2006. "Contradictions and Constraints in Chile's Health Care and Education Decentralization." </w:t>
      </w:r>
      <w:r w:rsidRPr="00A21C35">
        <w:rPr>
          <w:i/>
          <w:color w:val="auto"/>
        </w:rPr>
        <w:t>Latin American Politics and Society</w:t>
      </w:r>
      <w:r w:rsidRPr="00A21C35">
        <w:rPr>
          <w:color w:val="auto"/>
        </w:rPr>
        <w:t xml:space="preserve"> 48(4): 105-35.</w:t>
      </w:r>
    </w:p>
    <w:p w14:paraId="5542E551" w14:textId="77777777" w:rsidR="004C3727" w:rsidRPr="00A21C35" w:rsidRDefault="004C3727" w:rsidP="00A21C35">
      <w:pPr>
        <w:spacing w:line="480" w:lineRule="auto"/>
        <w:ind w:left="720" w:hanging="720"/>
      </w:pPr>
      <w:r w:rsidRPr="00A21C35">
        <w:rPr>
          <w:color w:val="auto"/>
        </w:rPr>
        <w:t xml:space="preserve">Kurtz, Marcus J., and Andrew Schrank. 2012. "Capturing State Strength: Experimental and Econometric Approaches." </w:t>
      </w:r>
      <w:r w:rsidRPr="00A21C35">
        <w:rPr>
          <w:i/>
          <w:iCs/>
          <w:color w:val="auto"/>
          <w:lang w:val="es-ES_tradnl"/>
        </w:rPr>
        <w:t>Revista de Ciencia Política</w:t>
      </w:r>
      <w:r w:rsidRPr="00A21C35">
        <w:rPr>
          <w:color w:val="auto"/>
        </w:rPr>
        <w:t xml:space="preserve"> 32(3): 613-21.</w:t>
      </w:r>
      <w:r w:rsidRPr="00A21C35">
        <w:t xml:space="preserve"> </w:t>
      </w:r>
    </w:p>
    <w:p w14:paraId="02642E1E" w14:textId="77777777" w:rsidR="004C3727" w:rsidRPr="00A21C35" w:rsidRDefault="004C3727" w:rsidP="00A21C35">
      <w:pPr>
        <w:spacing w:line="480" w:lineRule="auto"/>
        <w:ind w:left="720" w:hanging="720"/>
      </w:pPr>
      <w:r w:rsidRPr="00A21C35">
        <w:rPr>
          <w:color w:val="auto"/>
        </w:rPr>
        <w:t>Lavalle, Adrian Gurza, Graziela Castello, and Renata Mirandola Bichir. 2007. "</w:t>
      </w:r>
      <w:r w:rsidRPr="00A21C35">
        <w:rPr>
          <w:color w:val="auto"/>
          <w:lang w:val="pt-BR"/>
        </w:rPr>
        <w:t xml:space="preserve">Protagonistas na sociedade civil: redes e centralidades de organizações civis em São Paulo." </w:t>
      </w:r>
      <w:r w:rsidRPr="00A21C35">
        <w:rPr>
          <w:i/>
          <w:iCs/>
          <w:color w:val="auto"/>
          <w:lang w:val="pt-BR"/>
        </w:rPr>
        <w:t>DADOS- Revista de Ciências Sociais</w:t>
      </w:r>
      <w:r w:rsidRPr="00A21C35">
        <w:rPr>
          <w:color w:val="auto"/>
        </w:rPr>
        <w:t xml:space="preserve"> 50(3): 465-98.</w:t>
      </w:r>
      <w:r w:rsidRPr="00A21C35">
        <w:t xml:space="preserve"> </w:t>
      </w:r>
    </w:p>
    <w:p w14:paraId="5849F8A2" w14:textId="77777777" w:rsidR="004C3727" w:rsidRPr="00A21C35" w:rsidRDefault="004C3727" w:rsidP="00A21C35">
      <w:pPr>
        <w:spacing w:line="480" w:lineRule="auto"/>
        <w:ind w:left="720" w:hanging="720"/>
        <w:rPr>
          <w:color w:val="auto"/>
        </w:rPr>
      </w:pPr>
      <w:r w:rsidRPr="00A21C35">
        <w:rPr>
          <w:color w:val="auto"/>
        </w:rPr>
        <w:t>Lima, Luciana Leite, and Luciano D'Ascenzi. 2013. "</w:t>
      </w:r>
      <w:r w:rsidRPr="00A21C35">
        <w:rPr>
          <w:color w:val="auto"/>
          <w:lang w:val="pt-BR"/>
        </w:rPr>
        <w:t xml:space="preserve">Implementação de políticas públicas: perspectivas analíticas." </w:t>
      </w:r>
      <w:r w:rsidRPr="00A21C35">
        <w:rPr>
          <w:i/>
          <w:iCs/>
          <w:color w:val="auto"/>
          <w:lang w:val="pt-BR"/>
        </w:rPr>
        <w:t>Revista de Sociologia e Política</w:t>
      </w:r>
      <w:r w:rsidRPr="00A21C35">
        <w:rPr>
          <w:color w:val="auto"/>
        </w:rPr>
        <w:t xml:space="preserve"> 21(48): 101-10. </w:t>
      </w:r>
    </w:p>
    <w:p w14:paraId="28D4407D" w14:textId="77777777" w:rsidR="004C3727" w:rsidRPr="00A21C35" w:rsidRDefault="004C3727" w:rsidP="00A21C35">
      <w:pPr>
        <w:spacing w:line="480" w:lineRule="auto"/>
        <w:ind w:left="720" w:hanging="720"/>
      </w:pPr>
      <w:r w:rsidRPr="00A21C35">
        <w:rPr>
          <w:color w:val="auto"/>
        </w:rPr>
        <w:t xml:space="preserve">López-Murcia, Julián Daniel. 2013. "Regulatory Agencies and Courts in the South: The Overlaps in Colombian Water Regulation." </w:t>
      </w:r>
      <w:r w:rsidRPr="00A21C35">
        <w:rPr>
          <w:i/>
          <w:iCs/>
          <w:color w:val="auto"/>
        </w:rPr>
        <w:t>Journal of Politics in Latin America</w:t>
      </w:r>
      <w:r w:rsidRPr="00A21C35">
        <w:rPr>
          <w:color w:val="auto"/>
        </w:rPr>
        <w:t xml:space="preserve"> 5(2): 105-32.</w:t>
      </w:r>
      <w:r w:rsidRPr="00A21C35">
        <w:t xml:space="preserve"> </w:t>
      </w:r>
    </w:p>
    <w:p w14:paraId="71BAB986" w14:textId="77777777" w:rsidR="004C3727" w:rsidRPr="00A21C35" w:rsidRDefault="004C3727" w:rsidP="00A21C35">
      <w:pPr>
        <w:spacing w:line="480" w:lineRule="auto"/>
        <w:ind w:left="720" w:hanging="720"/>
      </w:pPr>
      <w:r w:rsidRPr="00A21C35">
        <w:rPr>
          <w:color w:val="auto"/>
        </w:rPr>
        <w:t>Lopez, Felix G. 2008. "</w:t>
      </w:r>
      <w:r w:rsidRPr="00A21C35">
        <w:rPr>
          <w:color w:val="auto"/>
          <w:lang w:val="pt-BR"/>
        </w:rPr>
        <w:t xml:space="preserve">Política e burocracia nos estados da Índia e do Brasil." </w:t>
      </w:r>
      <w:r w:rsidRPr="00A21C35">
        <w:rPr>
          <w:i/>
          <w:iCs/>
          <w:color w:val="auto"/>
          <w:lang w:val="pt-BR"/>
        </w:rPr>
        <w:t>Revista de Sociologia e Política</w:t>
      </w:r>
      <w:r w:rsidRPr="00A21C35">
        <w:rPr>
          <w:color w:val="auto"/>
        </w:rPr>
        <w:t xml:space="preserve"> 16(Supplementary): 69-92.</w:t>
      </w:r>
      <w:r w:rsidRPr="00A21C35">
        <w:t xml:space="preserve"> </w:t>
      </w:r>
    </w:p>
    <w:p w14:paraId="236C39C6" w14:textId="77777777" w:rsidR="004C3727" w:rsidRPr="00A21C35" w:rsidRDefault="004C3727" w:rsidP="00A21C35">
      <w:pPr>
        <w:spacing w:line="480" w:lineRule="auto"/>
        <w:ind w:left="720" w:hanging="720"/>
      </w:pPr>
      <w:r w:rsidRPr="00A21C35">
        <w:rPr>
          <w:color w:val="auto"/>
        </w:rPr>
        <w:lastRenderedPageBreak/>
        <w:t>Loureiro, Maria Rita, and Fernando Luiz Abrucio. 1999-2000. "</w:t>
      </w:r>
      <w:r w:rsidRPr="00A21C35">
        <w:rPr>
          <w:color w:val="auto"/>
          <w:lang w:val="pt-BR"/>
        </w:rPr>
        <w:t xml:space="preserve">Política e burocracia no presidencialismo brasileiro: o papel do Ministério da Fazenda no primeiro governo Fernando Henrique Cardoso." </w:t>
      </w:r>
      <w:r w:rsidRPr="00A21C35">
        <w:rPr>
          <w:i/>
          <w:iCs/>
          <w:color w:val="auto"/>
          <w:lang w:val="pt-BR"/>
        </w:rPr>
        <w:t>Revista Brasileira de Ciências Sociais</w:t>
      </w:r>
      <w:r w:rsidRPr="00A21C35">
        <w:rPr>
          <w:color w:val="auto"/>
        </w:rPr>
        <w:t xml:space="preserve"> 14(41).</w:t>
      </w:r>
    </w:p>
    <w:p w14:paraId="09F13095" w14:textId="77777777" w:rsidR="004C3727" w:rsidRPr="00A21C35" w:rsidRDefault="004C3727" w:rsidP="00A21C35">
      <w:pPr>
        <w:spacing w:line="480" w:lineRule="auto"/>
        <w:ind w:left="720" w:hanging="720"/>
        <w:rPr>
          <w:color w:val="auto"/>
        </w:rPr>
      </w:pPr>
      <w:r w:rsidRPr="00A21C35">
        <w:rPr>
          <w:color w:val="auto"/>
        </w:rPr>
        <w:t>Loureiro, Maria Rita, Fábio Pereira dos Santos, and Alexandre de Ávila Gomide. 2011. "</w:t>
      </w:r>
      <w:r w:rsidRPr="00A21C35">
        <w:rPr>
          <w:color w:val="auto"/>
          <w:lang w:val="pt-BR"/>
        </w:rPr>
        <w:t xml:space="preserve">Democracia, arenas decisórias e política econômica no governo Lula." </w:t>
      </w:r>
      <w:r w:rsidRPr="00A21C35">
        <w:rPr>
          <w:i/>
          <w:iCs/>
          <w:color w:val="auto"/>
          <w:lang w:val="pt-BR"/>
        </w:rPr>
        <w:t>Revista Brasileira de Ciências Sociais</w:t>
      </w:r>
      <w:r w:rsidRPr="00A21C35">
        <w:rPr>
          <w:color w:val="auto"/>
        </w:rPr>
        <w:t xml:space="preserve"> 26(76): 63-76. </w:t>
      </w:r>
    </w:p>
    <w:p w14:paraId="04E17AD5" w14:textId="77777777" w:rsidR="004C3727" w:rsidRPr="00A21C35" w:rsidRDefault="004C3727" w:rsidP="00A21C35">
      <w:pPr>
        <w:spacing w:line="480" w:lineRule="auto"/>
        <w:ind w:left="720" w:hanging="720"/>
      </w:pPr>
      <w:r w:rsidRPr="00A21C35">
        <w:rPr>
          <w:color w:val="auto"/>
        </w:rPr>
        <w:t xml:space="preserve">Maillet, Antoine. 2012. "Beyond the Minimal State: Sketching an Alternative Agenda." </w:t>
      </w:r>
      <w:r w:rsidRPr="00A21C35">
        <w:rPr>
          <w:i/>
          <w:iCs/>
          <w:color w:val="auto"/>
          <w:lang w:val="es-ES_tradnl"/>
        </w:rPr>
        <w:t>Revista de Ciencia Política</w:t>
      </w:r>
      <w:r w:rsidRPr="00A21C35">
        <w:rPr>
          <w:color w:val="auto"/>
        </w:rPr>
        <w:t xml:space="preserve"> 32(3): 687-701.</w:t>
      </w:r>
      <w:r w:rsidRPr="00A21C35">
        <w:t xml:space="preserve"> </w:t>
      </w:r>
    </w:p>
    <w:p w14:paraId="2CDAD95D" w14:textId="77777777" w:rsidR="00AF5597" w:rsidRPr="00A21C35" w:rsidRDefault="00AF5597" w:rsidP="00A21C35">
      <w:pPr>
        <w:widowControl w:val="0"/>
        <w:autoSpaceDE w:val="0"/>
        <w:autoSpaceDN w:val="0"/>
        <w:adjustRightInd w:val="0"/>
        <w:spacing w:line="480" w:lineRule="auto"/>
        <w:ind w:left="720" w:hanging="720"/>
        <w:rPr>
          <w:color w:val="auto"/>
        </w:rPr>
      </w:pPr>
      <w:r w:rsidRPr="00A21C35">
        <w:rPr>
          <w:color w:val="auto"/>
        </w:rPr>
        <w:t xml:space="preserve">Mariscal, Judith. 2004. "Telecommunications Reform in Mexico from a Comparative Perspective." </w:t>
      </w:r>
      <w:r w:rsidRPr="00A21C35">
        <w:rPr>
          <w:i/>
          <w:color w:val="auto"/>
        </w:rPr>
        <w:t>Latin American Politics and Society</w:t>
      </w:r>
      <w:r w:rsidRPr="00A21C35">
        <w:rPr>
          <w:color w:val="auto"/>
        </w:rPr>
        <w:t xml:space="preserve"> 46(3): 83-114.</w:t>
      </w:r>
    </w:p>
    <w:p w14:paraId="69A1ADDF" w14:textId="77777777" w:rsidR="004C3727" w:rsidRPr="00A21C35" w:rsidRDefault="004C3727" w:rsidP="00A21C35">
      <w:pPr>
        <w:spacing w:line="480" w:lineRule="auto"/>
        <w:ind w:left="720" w:hanging="720"/>
      </w:pPr>
      <w:r w:rsidRPr="00A21C35">
        <w:rPr>
          <w:color w:val="auto"/>
        </w:rPr>
        <w:t>Mazzuca, Sebastián L. 2012. "</w:t>
      </w:r>
      <w:r w:rsidRPr="00A21C35">
        <w:rPr>
          <w:color w:val="auto"/>
          <w:lang w:val="es-ES_tradnl"/>
        </w:rPr>
        <w:t xml:space="preserve">Legitimidad, autonomía, y capacidad: Conceptualizando (una vez más) los poderes del Estado." </w:t>
      </w:r>
      <w:r w:rsidRPr="00A21C35">
        <w:rPr>
          <w:i/>
          <w:iCs/>
          <w:color w:val="auto"/>
          <w:lang w:val="es-ES_tradnl"/>
        </w:rPr>
        <w:t>Revista de Ciencia Política</w:t>
      </w:r>
      <w:r w:rsidRPr="00A21C35">
        <w:rPr>
          <w:color w:val="auto"/>
        </w:rPr>
        <w:t xml:space="preserve"> 32(3): 545-60.</w:t>
      </w:r>
      <w:r w:rsidRPr="00A21C35">
        <w:t xml:space="preserve"> </w:t>
      </w:r>
    </w:p>
    <w:p w14:paraId="7A982258" w14:textId="77777777" w:rsidR="004C3727" w:rsidRPr="00A21C35" w:rsidRDefault="004C3727" w:rsidP="00A21C35">
      <w:pPr>
        <w:spacing w:line="480" w:lineRule="auto"/>
        <w:ind w:left="720" w:hanging="720"/>
      </w:pPr>
      <w:r w:rsidRPr="00A21C35">
        <w:rPr>
          <w:color w:val="auto"/>
        </w:rPr>
        <w:t xml:space="preserve">Mazzuca, Sebastián L. 2010. "Access to Power Versus Exercise of Power Reconceptualizing the Quality of Democracy in Latin America." </w:t>
      </w:r>
      <w:r w:rsidRPr="00A21C35">
        <w:rPr>
          <w:i/>
          <w:iCs/>
          <w:color w:val="auto"/>
        </w:rPr>
        <w:t>Studies in Comparative International Development</w:t>
      </w:r>
      <w:r w:rsidRPr="00A21C35">
        <w:rPr>
          <w:color w:val="auto"/>
        </w:rPr>
        <w:t xml:space="preserve"> 45(3): 334-57.</w:t>
      </w:r>
      <w:r w:rsidRPr="00A21C35">
        <w:t xml:space="preserve"> </w:t>
      </w:r>
    </w:p>
    <w:p w14:paraId="396A7E1C" w14:textId="77777777" w:rsidR="004C3727" w:rsidRPr="00A21C35" w:rsidRDefault="004C3727" w:rsidP="00A21C35">
      <w:pPr>
        <w:spacing w:line="480" w:lineRule="auto"/>
        <w:ind w:left="720" w:hanging="720"/>
      </w:pPr>
      <w:r w:rsidRPr="00A21C35">
        <w:rPr>
          <w:color w:val="auto"/>
        </w:rPr>
        <w:t>Melo, Marcus André. 2001. "</w:t>
      </w:r>
      <w:r w:rsidRPr="00A21C35">
        <w:rPr>
          <w:color w:val="auto"/>
          <w:lang w:val="pt-BR"/>
        </w:rPr>
        <w:t xml:space="preserve">A política da ação regulatória: Responsabilização, credibilidade e delegação." </w:t>
      </w:r>
      <w:r w:rsidRPr="00A21C35">
        <w:rPr>
          <w:i/>
          <w:iCs/>
          <w:color w:val="auto"/>
          <w:lang w:val="pt-BR"/>
        </w:rPr>
        <w:t>Revista Brasileira de Ciências Sociais</w:t>
      </w:r>
      <w:r w:rsidRPr="00A21C35">
        <w:rPr>
          <w:color w:val="auto"/>
        </w:rPr>
        <w:t xml:space="preserve"> 16(46): 55-68.</w:t>
      </w:r>
      <w:r w:rsidRPr="00A21C35">
        <w:t xml:space="preserve"> </w:t>
      </w:r>
    </w:p>
    <w:p w14:paraId="739341EB" w14:textId="77777777" w:rsidR="00AF5597" w:rsidRPr="00A21C35" w:rsidRDefault="00AF5597" w:rsidP="00A21C35">
      <w:pPr>
        <w:widowControl w:val="0"/>
        <w:autoSpaceDE w:val="0"/>
        <w:autoSpaceDN w:val="0"/>
        <w:adjustRightInd w:val="0"/>
        <w:spacing w:line="480" w:lineRule="auto"/>
        <w:ind w:left="720" w:hanging="720"/>
        <w:rPr>
          <w:color w:val="auto"/>
        </w:rPr>
      </w:pPr>
      <w:r w:rsidRPr="00A21C35">
        <w:rPr>
          <w:color w:val="auto"/>
        </w:rPr>
        <w:t xml:space="preserve">Mizala, Alejandra, and Ben Ross Schneider. 2014. "Negotiating Education Reform: Teacher Evaluations and Incentives in Chile (1990–2010)." </w:t>
      </w:r>
      <w:r w:rsidRPr="00A21C35">
        <w:rPr>
          <w:i/>
          <w:color w:val="auto"/>
        </w:rPr>
        <w:t>Governance</w:t>
      </w:r>
      <w:r w:rsidRPr="00A21C35">
        <w:rPr>
          <w:color w:val="auto"/>
        </w:rPr>
        <w:t xml:space="preserve"> 27(1): 87-109.</w:t>
      </w:r>
    </w:p>
    <w:p w14:paraId="4574C0A1" w14:textId="77777777" w:rsidR="004C3727" w:rsidRPr="00A21C35" w:rsidRDefault="004C3727" w:rsidP="00A21C35">
      <w:pPr>
        <w:spacing w:line="480" w:lineRule="auto"/>
        <w:ind w:left="720" w:hanging="720"/>
        <w:rPr>
          <w:color w:val="auto"/>
        </w:rPr>
      </w:pPr>
      <w:r w:rsidRPr="00A21C35">
        <w:rPr>
          <w:color w:val="auto"/>
        </w:rPr>
        <w:lastRenderedPageBreak/>
        <w:t>Monteiro, Cristiano Fonseca. 2008. "</w:t>
      </w:r>
      <w:r w:rsidRPr="00A21C35">
        <w:rPr>
          <w:color w:val="auto"/>
          <w:lang w:val="pt-BR"/>
        </w:rPr>
        <w:t xml:space="preserve">Empresários e ação política no contexto das reformas para o mercado: o caso da aviação comercial." </w:t>
      </w:r>
      <w:r w:rsidRPr="00A21C35">
        <w:rPr>
          <w:i/>
          <w:iCs/>
          <w:color w:val="auto"/>
          <w:lang w:val="pt-BR"/>
        </w:rPr>
        <w:t>Revista de Sociologia e Política</w:t>
      </w:r>
      <w:r w:rsidRPr="00A21C35">
        <w:rPr>
          <w:color w:val="auto"/>
        </w:rPr>
        <w:t xml:space="preserve"> 16(Supplementary): 159-80. </w:t>
      </w:r>
    </w:p>
    <w:p w14:paraId="2B0EACC4" w14:textId="77777777" w:rsidR="004C3727" w:rsidRPr="00A21C35" w:rsidRDefault="004C3727" w:rsidP="00A21C35">
      <w:pPr>
        <w:spacing w:line="480" w:lineRule="auto"/>
        <w:ind w:left="720" w:hanging="720"/>
        <w:rPr>
          <w:color w:val="auto"/>
        </w:rPr>
      </w:pPr>
      <w:r w:rsidRPr="00A21C35">
        <w:rPr>
          <w:color w:val="auto"/>
        </w:rPr>
        <w:t xml:space="preserve">Montero, Alfred P. 2001. "Making and Remaking “Good Government” in Brazil: Subnational Industrial Policy in Minas Gerais." </w:t>
      </w:r>
      <w:r w:rsidRPr="00A21C35">
        <w:rPr>
          <w:i/>
          <w:iCs/>
          <w:color w:val="auto"/>
        </w:rPr>
        <w:t>Latin American Politics and Society</w:t>
      </w:r>
      <w:r w:rsidRPr="00A21C35">
        <w:rPr>
          <w:color w:val="auto"/>
        </w:rPr>
        <w:t xml:space="preserve"> 43(2): 49–80. </w:t>
      </w:r>
    </w:p>
    <w:p w14:paraId="6D06B198"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Morales Casetti, Marjorie. 2014. "</w:t>
      </w:r>
      <w:r w:rsidRPr="00A21C35">
        <w:rPr>
          <w:color w:val="auto"/>
          <w:lang w:val="es-ES_tradnl"/>
        </w:rPr>
        <w:t xml:space="preserve">Nueva gestión pública en Chile: Orígenes y efectos." </w:t>
      </w:r>
      <w:r w:rsidRPr="00A21C35">
        <w:rPr>
          <w:i/>
          <w:iCs/>
          <w:color w:val="auto"/>
          <w:lang w:val="es-ES_tradnl"/>
        </w:rPr>
        <w:t>Revista de Ciencia Política</w:t>
      </w:r>
      <w:r w:rsidRPr="00A21C35">
        <w:rPr>
          <w:color w:val="auto"/>
        </w:rPr>
        <w:t xml:space="preserve"> 34(2): 417-38. </w:t>
      </w:r>
    </w:p>
    <w:p w14:paraId="34D7FE9E" w14:textId="77777777" w:rsidR="004C3727" w:rsidRPr="00A21C35" w:rsidRDefault="004C3727" w:rsidP="00A21C35">
      <w:pPr>
        <w:spacing w:line="480" w:lineRule="auto"/>
        <w:ind w:left="720" w:hanging="720"/>
        <w:rPr>
          <w:color w:val="auto"/>
        </w:rPr>
      </w:pPr>
      <w:r w:rsidRPr="00A21C35">
        <w:rPr>
          <w:color w:val="auto"/>
        </w:rPr>
        <w:t>Moreno Jaimes, Carlos. 2007. "</w:t>
      </w:r>
      <w:r w:rsidRPr="00A21C35">
        <w:rPr>
          <w:color w:val="auto"/>
          <w:lang w:val="es-ES_tradnl"/>
        </w:rPr>
        <w:t xml:space="preserve">Los límites políticos de la capacidad institucional: Un análisis de los gobiernos municipales en México." </w:t>
      </w:r>
      <w:r w:rsidRPr="00A21C35">
        <w:rPr>
          <w:i/>
          <w:iCs/>
          <w:color w:val="auto"/>
          <w:lang w:val="es-ES_tradnl"/>
        </w:rPr>
        <w:t>Revista de Ciencia Política</w:t>
      </w:r>
      <w:r w:rsidRPr="00A21C35">
        <w:rPr>
          <w:color w:val="auto"/>
        </w:rPr>
        <w:t xml:space="preserve"> 27(2): 131-53. </w:t>
      </w:r>
    </w:p>
    <w:p w14:paraId="5D4FCA8A" w14:textId="77777777" w:rsidR="004C3727" w:rsidRPr="00A21C35" w:rsidRDefault="004C3727" w:rsidP="00A21C35">
      <w:pPr>
        <w:spacing w:line="480" w:lineRule="auto"/>
        <w:ind w:left="720" w:hanging="720"/>
        <w:rPr>
          <w:color w:val="auto"/>
        </w:rPr>
      </w:pPr>
      <w:r w:rsidRPr="00A21C35">
        <w:rPr>
          <w:color w:val="auto"/>
        </w:rPr>
        <w:t xml:space="preserve">Nunes, Rodrigo M. 2015. "The Politics of Sentencing Reform in Brazil: Autonomous Bureaucrats, Constrained Politicians and Gradual Policy Change." </w:t>
      </w:r>
      <w:r w:rsidRPr="00A21C35">
        <w:rPr>
          <w:i/>
          <w:iCs/>
          <w:color w:val="auto"/>
        </w:rPr>
        <w:t>Journal of Latin American Studies</w:t>
      </w:r>
      <w:r w:rsidRPr="00A21C35">
        <w:rPr>
          <w:color w:val="auto"/>
        </w:rPr>
        <w:t xml:space="preserve"> 47(1): 121-48. </w:t>
      </w:r>
    </w:p>
    <w:p w14:paraId="5919F37D" w14:textId="77777777" w:rsidR="004C3727" w:rsidRPr="00A21C35" w:rsidRDefault="004C3727" w:rsidP="00A21C35">
      <w:pPr>
        <w:spacing w:line="480" w:lineRule="auto"/>
        <w:ind w:left="720" w:hanging="720"/>
      </w:pPr>
      <w:r w:rsidRPr="00A21C35">
        <w:rPr>
          <w:color w:val="auto"/>
        </w:rPr>
        <w:t>Olavarría Gambi, Mauricio, Bernardo Navarrete Yáñez, and Verónica Figueroa Huencho. 2011. "¿</w:t>
      </w:r>
      <w:r w:rsidRPr="00A21C35">
        <w:rPr>
          <w:color w:val="auto"/>
          <w:lang w:val="es-ES_tradnl"/>
        </w:rPr>
        <w:t xml:space="preserve">Cómo se formulan las políticas públicas en Chile? Evidencia desde un caso de estudio." </w:t>
      </w:r>
      <w:r w:rsidRPr="00A21C35">
        <w:rPr>
          <w:i/>
          <w:iCs/>
          <w:color w:val="auto"/>
          <w:lang w:val="es-ES_tradnl"/>
        </w:rPr>
        <w:t>Política y Gobierno</w:t>
      </w:r>
      <w:r w:rsidRPr="00A21C35">
        <w:rPr>
          <w:color w:val="auto"/>
        </w:rPr>
        <w:t xml:space="preserve"> XVIII(1): 109-54.</w:t>
      </w:r>
      <w:r w:rsidRPr="00A21C35">
        <w:t xml:space="preserve"> </w:t>
      </w:r>
    </w:p>
    <w:p w14:paraId="539ED6B4" w14:textId="77777777" w:rsidR="004C3727" w:rsidRPr="00A21C35" w:rsidRDefault="004C3727" w:rsidP="00A21C35">
      <w:pPr>
        <w:spacing w:line="480" w:lineRule="auto"/>
        <w:ind w:left="720" w:hanging="720"/>
        <w:rPr>
          <w:color w:val="auto"/>
        </w:rPr>
      </w:pPr>
      <w:r w:rsidRPr="00A21C35">
        <w:rPr>
          <w:color w:val="auto"/>
        </w:rPr>
        <w:t>Olivieri, Cecília. 2007. "</w:t>
      </w:r>
      <w:r w:rsidRPr="00A21C35">
        <w:rPr>
          <w:color w:val="auto"/>
          <w:lang w:val="pt-BR"/>
        </w:rPr>
        <w:t xml:space="preserve">Política, burocracia e redes sociais: as nomeações para o alto escalão do Banco Central do Brasil." </w:t>
      </w:r>
      <w:r w:rsidRPr="00A21C35">
        <w:rPr>
          <w:i/>
          <w:iCs/>
          <w:color w:val="auto"/>
          <w:lang w:val="pt-BR"/>
        </w:rPr>
        <w:t>Revista de Sociologia e Política</w:t>
      </w:r>
      <w:r w:rsidRPr="00A21C35">
        <w:rPr>
          <w:color w:val="auto"/>
        </w:rPr>
        <w:t xml:space="preserve"> 29:147-68. </w:t>
      </w:r>
    </w:p>
    <w:p w14:paraId="0F9F9E7F" w14:textId="77777777" w:rsidR="004C3727" w:rsidRPr="00A21C35" w:rsidRDefault="004C3727" w:rsidP="00A21C35">
      <w:pPr>
        <w:spacing w:line="480" w:lineRule="auto"/>
        <w:ind w:left="720" w:hanging="720"/>
        <w:rPr>
          <w:color w:val="auto"/>
        </w:rPr>
      </w:pPr>
      <w:r w:rsidRPr="00A21C35">
        <w:rPr>
          <w:color w:val="auto"/>
        </w:rPr>
        <w:t xml:space="preserve">Orihuela, José Carlos. 2014. "The Environmental Rules of Economic Development: Governing Air Pollution from Smelters in Chuquicamata and La Oroya." </w:t>
      </w:r>
      <w:r w:rsidRPr="00A21C35">
        <w:rPr>
          <w:i/>
          <w:iCs/>
          <w:color w:val="auto"/>
        </w:rPr>
        <w:t>Journal of Latin American Studies</w:t>
      </w:r>
      <w:r w:rsidRPr="00A21C35">
        <w:rPr>
          <w:color w:val="auto"/>
        </w:rPr>
        <w:t xml:space="preserve"> 46(1): 151-83. </w:t>
      </w:r>
    </w:p>
    <w:p w14:paraId="79901F36" w14:textId="77777777" w:rsidR="004C3727" w:rsidRPr="00A21C35" w:rsidRDefault="004C3727" w:rsidP="00A21C35">
      <w:pPr>
        <w:spacing w:line="480" w:lineRule="auto"/>
        <w:ind w:left="720" w:hanging="720"/>
        <w:rPr>
          <w:color w:val="auto"/>
        </w:rPr>
      </w:pPr>
      <w:r w:rsidRPr="00A21C35">
        <w:rPr>
          <w:color w:val="auto"/>
        </w:rPr>
        <w:lastRenderedPageBreak/>
        <w:t>Palermo, Silvana A. 2006. "</w:t>
      </w:r>
      <w:r w:rsidRPr="00A21C35">
        <w:rPr>
          <w:color w:val="auto"/>
          <w:lang w:val="es-ES_tradnl"/>
        </w:rPr>
        <w:t xml:space="preserve">Del Parlamento al Ministerio de Obras Públicas: La construcción de los Ferrocarriles del Estado en Argentina, 1862-1916." </w:t>
      </w:r>
      <w:r w:rsidRPr="00A21C35">
        <w:rPr>
          <w:i/>
          <w:iCs/>
          <w:color w:val="auto"/>
          <w:lang w:val="es-ES_tradnl"/>
        </w:rPr>
        <w:t>Desarrollo Económico</w:t>
      </w:r>
      <w:r w:rsidRPr="00A21C35">
        <w:rPr>
          <w:color w:val="auto"/>
        </w:rPr>
        <w:t xml:space="preserve"> 46(182): 215-43. </w:t>
      </w:r>
    </w:p>
    <w:p w14:paraId="290A59D9" w14:textId="77777777" w:rsidR="004C3727" w:rsidRPr="00A21C35" w:rsidRDefault="004C3727" w:rsidP="00A21C35">
      <w:pPr>
        <w:spacing w:line="480" w:lineRule="auto"/>
        <w:ind w:left="720" w:hanging="720"/>
        <w:rPr>
          <w:color w:val="auto"/>
        </w:rPr>
      </w:pPr>
      <w:r w:rsidRPr="00A21C35">
        <w:rPr>
          <w:color w:val="auto"/>
        </w:rPr>
        <w:t xml:space="preserve">Panizza, Francisco, and George Philip. 2005. "Second Generation Reform in Latin America: Reforming the public sector in Uruguay and Mexico." </w:t>
      </w:r>
      <w:r w:rsidRPr="00A21C35">
        <w:rPr>
          <w:i/>
          <w:iCs/>
          <w:color w:val="auto"/>
        </w:rPr>
        <w:t>Journal of Latin American Studies</w:t>
      </w:r>
      <w:r w:rsidRPr="00A21C35">
        <w:rPr>
          <w:color w:val="auto"/>
        </w:rPr>
        <w:t xml:space="preserve"> 37(4): 667-91. </w:t>
      </w:r>
    </w:p>
    <w:p w14:paraId="0D259DCC" w14:textId="77777777" w:rsidR="004C3727" w:rsidRPr="00A21C35" w:rsidRDefault="004C3727" w:rsidP="00A21C35">
      <w:pPr>
        <w:spacing w:line="480" w:lineRule="auto"/>
        <w:ind w:left="720" w:hanging="720"/>
      </w:pPr>
      <w:r w:rsidRPr="00A21C35">
        <w:rPr>
          <w:color w:val="auto"/>
        </w:rPr>
        <w:t xml:space="preserve">Panizza, Francisco. 2004. "A reform without losers: the symbolic economy of civil service reform in Uruguay 1995-96." </w:t>
      </w:r>
      <w:r w:rsidRPr="00A21C35">
        <w:rPr>
          <w:i/>
          <w:iCs/>
          <w:color w:val="auto"/>
        </w:rPr>
        <w:t>Latin American Politics and Society</w:t>
      </w:r>
      <w:r w:rsidRPr="00A21C35">
        <w:rPr>
          <w:color w:val="auto"/>
        </w:rPr>
        <w:t xml:space="preserve"> 46(3): 1-28.</w:t>
      </w:r>
      <w:r w:rsidRPr="00A21C35">
        <w:t xml:space="preserve"> </w:t>
      </w:r>
    </w:p>
    <w:p w14:paraId="772344EB" w14:textId="77777777" w:rsidR="004C3727" w:rsidRPr="00A21C35" w:rsidRDefault="004C3727" w:rsidP="00A21C35">
      <w:pPr>
        <w:spacing w:line="480" w:lineRule="auto"/>
        <w:ind w:left="720" w:hanging="720"/>
        <w:rPr>
          <w:color w:val="auto"/>
        </w:rPr>
      </w:pPr>
      <w:r w:rsidRPr="00A21C35">
        <w:rPr>
          <w:color w:val="auto"/>
        </w:rPr>
        <w:t xml:space="preserve">Panizza, Ugo. 2001. "Public Sector Wages and Bureaucratic Quality: Evidence from Latin America." </w:t>
      </w:r>
      <w:r w:rsidRPr="00A21C35">
        <w:rPr>
          <w:i/>
          <w:iCs/>
          <w:color w:val="auto"/>
          <w:lang w:val="es-ES_tradnl"/>
        </w:rPr>
        <w:t>Economía</w:t>
      </w:r>
      <w:r w:rsidRPr="00A21C35">
        <w:rPr>
          <w:i/>
          <w:iCs/>
          <w:color w:val="auto"/>
        </w:rPr>
        <w:t>: Journal of the Latin American and Caribbean Economic Association (LACEA)</w:t>
      </w:r>
      <w:r w:rsidRPr="00A21C35">
        <w:rPr>
          <w:color w:val="auto"/>
        </w:rPr>
        <w:t xml:space="preserve"> 2(1-3): 97-151. </w:t>
      </w:r>
    </w:p>
    <w:p w14:paraId="1F17D2D9" w14:textId="77777777" w:rsidR="004C3727" w:rsidRPr="00A21C35" w:rsidRDefault="004C3727" w:rsidP="00A21C35">
      <w:pPr>
        <w:spacing w:line="480" w:lineRule="auto"/>
        <w:ind w:left="720" w:hanging="720"/>
        <w:rPr>
          <w:color w:val="auto"/>
        </w:rPr>
      </w:pPr>
      <w:r w:rsidRPr="00A21C35">
        <w:rPr>
          <w:color w:val="auto"/>
        </w:rPr>
        <w:t>Pírez, Pedro. 2000. "</w:t>
      </w:r>
      <w:r w:rsidRPr="00A21C35">
        <w:rPr>
          <w:color w:val="auto"/>
          <w:lang w:val="es-ES_tradnl"/>
        </w:rPr>
        <w:t xml:space="preserve">Relaciones de poder y modelos de gestión: la energía eléctrica en la ciudad de Buenos Aires, 1900-1960." </w:t>
      </w:r>
      <w:r w:rsidRPr="00A21C35">
        <w:rPr>
          <w:i/>
          <w:iCs/>
          <w:color w:val="auto"/>
          <w:lang w:val="es-ES_tradnl"/>
        </w:rPr>
        <w:t>Desarrollo Económico</w:t>
      </w:r>
      <w:r w:rsidRPr="00A21C35">
        <w:rPr>
          <w:color w:val="auto"/>
        </w:rPr>
        <w:t xml:space="preserve"> 40(157): 97-120. </w:t>
      </w:r>
    </w:p>
    <w:p w14:paraId="7000A2D3" w14:textId="77777777" w:rsidR="004C3727" w:rsidRPr="00A21C35" w:rsidRDefault="004C3727" w:rsidP="00A21C35">
      <w:pPr>
        <w:spacing w:line="480" w:lineRule="auto"/>
        <w:ind w:left="720" w:hanging="720"/>
      </w:pPr>
      <w:r w:rsidRPr="00A21C35">
        <w:rPr>
          <w:color w:val="auto"/>
        </w:rPr>
        <w:t xml:space="preserve">Ponce, Aldo, and Cynthia McClintock. 2014. "The Explosive Combination of Inefficient Local Bureaucracies and Mining Production: Evidence from Localized Societal Protests in Peru." </w:t>
      </w:r>
      <w:r w:rsidRPr="00A21C35">
        <w:rPr>
          <w:i/>
          <w:iCs/>
          <w:color w:val="auto"/>
        </w:rPr>
        <w:t>Latin American Politics and Society</w:t>
      </w:r>
      <w:r w:rsidRPr="00A21C35">
        <w:rPr>
          <w:color w:val="auto"/>
        </w:rPr>
        <w:t xml:space="preserve"> 56(3): 118-40.</w:t>
      </w:r>
      <w:r w:rsidRPr="00A21C35">
        <w:t xml:space="preserve"> </w:t>
      </w:r>
    </w:p>
    <w:p w14:paraId="63736A3E"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Portes, Alejandro, and Lori D. Smith. 2008. "Institutions and Development in Latin America: A Comparative Analysis." </w:t>
      </w:r>
      <w:r w:rsidRPr="00A21C35">
        <w:rPr>
          <w:i/>
          <w:iCs/>
          <w:color w:val="auto"/>
        </w:rPr>
        <w:t>Studies in Comparative International Development</w:t>
      </w:r>
      <w:r w:rsidRPr="00A21C35">
        <w:rPr>
          <w:color w:val="auto"/>
        </w:rPr>
        <w:t xml:space="preserve"> 43(2): 101-28. </w:t>
      </w:r>
    </w:p>
    <w:p w14:paraId="5DBFB473"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Praça, Sérgio, Andréa Freitas, and Bruno Hoepers. 2011. "Political Appointments and Coalition Management in Brazil, 2007-2010." </w:t>
      </w:r>
      <w:r w:rsidRPr="00A21C35">
        <w:rPr>
          <w:i/>
          <w:iCs/>
          <w:color w:val="auto"/>
        </w:rPr>
        <w:t>Journal of Politics in Latin America</w:t>
      </w:r>
      <w:r w:rsidRPr="00A21C35">
        <w:rPr>
          <w:color w:val="auto"/>
        </w:rPr>
        <w:t xml:space="preserve"> 3(2): 141-72.</w:t>
      </w:r>
    </w:p>
    <w:p w14:paraId="1E7A7725"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lastRenderedPageBreak/>
        <w:t>Praça, Sérgio, Andréa Freitas, and Bruno Hoepers. 2012. "</w:t>
      </w:r>
      <w:r w:rsidRPr="00A21C35">
        <w:rPr>
          <w:color w:val="auto"/>
          <w:lang w:val="pt-BR"/>
        </w:rPr>
        <w:t xml:space="preserve">A rotatividade dos servidores de confiança no governo federal brasileiro, 2010-2011." </w:t>
      </w:r>
      <w:r w:rsidRPr="00A21C35">
        <w:rPr>
          <w:i/>
          <w:iCs/>
          <w:color w:val="auto"/>
          <w:lang w:val="pt-BR"/>
        </w:rPr>
        <w:t>Novos Estudos - CEBRAP</w:t>
      </w:r>
      <w:r w:rsidRPr="00A21C35">
        <w:rPr>
          <w:color w:val="auto"/>
        </w:rPr>
        <w:t xml:space="preserve"> 94:91-107.</w:t>
      </w:r>
    </w:p>
    <w:p w14:paraId="5B399856" w14:textId="77777777" w:rsidR="004C3727" w:rsidRPr="00A21C35" w:rsidRDefault="004C3727" w:rsidP="00A21C35">
      <w:pPr>
        <w:spacing w:line="480" w:lineRule="auto"/>
        <w:ind w:left="720" w:hanging="720"/>
        <w:rPr>
          <w:color w:val="auto"/>
        </w:rPr>
      </w:pPr>
      <w:r w:rsidRPr="00A21C35">
        <w:rPr>
          <w:color w:val="auto"/>
        </w:rPr>
        <w:t xml:space="preserve">Prado, Mariana Mota, and Ana Carolina da Matta Chasin. 2011. "How Innovative was the </w:t>
      </w:r>
      <w:r w:rsidRPr="00A21C35">
        <w:rPr>
          <w:i/>
          <w:color w:val="auto"/>
        </w:rPr>
        <w:t>Poupatempo</w:t>
      </w:r>
      <w:r w:rsidRPr="00A21C35">
        <w:rPr>
          <w:color w:val="auto"/>
        </w:rPr>
        <w:t xml:space="preserve"> Experience in Brazil? Institutional Bypass as a New Form of Institutional Change." </w:t>
      </w:r>
      <w:r w:rsidRPr="00A21C35">
        <w:rPr>
          <w:i/>
          <w:iCs/>
          <w:color w:val="auto"/>
        </w:rPr>
        <w:t>Brazilian Political Science Review</w:t>
      </w:r>
      <w:r w:rsidRPr="00A21C35">
        <w:rPr>
          <w:color w:val="auto"/>
        </w:rPr>
        <w:t xml:space="preserve"> 5(1): 11-34. </w:t>
      </w:r>
    </w:p>
    <w:p w14:paraId="4B960989" w14:textId="77777777" w:rsidR="004C3727" w:rsidRPr="00A21C35" w:rsidRDefault="004C3727" w:rsidP="00A21C35">
      <w:pPr>
        <w:spacing w:line="480" w:lineRule="auto"/>
        <w:ind w:left="720" w:hanging="720"/>
      </w:pPr>
      <w:r w:rsidRPr="00A21C35">
        <w:rPr>
          <w:color w:val="auto"/>
        </w:rPr>
        <w:t xml:space="preserve">Quiroz, Alfonso F. 2003. "Implicit Costs of Empire: Bureaucratic Corruption in Nineteenth-Century Cuba." </w:t>
      </w:r>
      <w:r w:rsidRPr="00A21C35">
        <w:rPr>
          <w:i/>
          <w:iCs/>
          <w:color w:val="auto"/>
        </w:rPr>
        <w:t>Journal of Latin American Studies</w:t>
      </w:r>
      <w:r w:rsidRPr="00A21C35">
        <w:rPr>
          <w:color w:val="auto"/>
        </w:rPr>
        <w:t xml:space="preserve"> 35(3): 473-511.</w:t>
      </w:r>
      <w:r w:rsidRPr="00A21C35">
        <w:t xml:space="preserve"> </w:t>
      </w:r>
    </w:p>
    <w:p w14:paraId="55F8B4FE"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Rauch, James E., and Peter B. Evans. 2000. "Bureaucratic structure and bureaucratic performance in less developed countries." </w:t>
      </w:r>
      <w:r w:rsidRPr="00A21C35">
        <w:rPr>
          <w:i/>
          <w:iCs/>
          <w:color w:val="auto"/>
        </w:rPr>
        <w:t>Journal of Public Economics</w:t>
      </w:r>
      <w:r w:rsidRPr="00A21C35">
        <w:rPr>
          <w:color w:val="auto"/>
        </w:rPr>
        <w:t xml:space="preserve"> 75(1): 49-71. </w:t>
      </w:r>
    </w:p>
    <w:p w14:paraId="41446783"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Regalsky, Andrés. 2010. "</w:t>
      </w:r>
      <w:r w:rsidRPr="00A21C35">
        <w:rPr>
          <w:color w:val="auto"/>
          <w:lang w:val="es-ES_tradnl"/>
        </w:rPr>
        <w:t xml:space="preserve">De Buenos Aires a las provincias. La formación de una gran empresa pública. Obras Sanitarias de la Nación, 1891-1930." </w:t>
      </w:r>
      <w:r w:rsidRPr="00A21C35">
        <w:rPr>
          <w:i/>
          <w:iCs/>
          <w:color w:val="auto"/>
          <w:lang w:val="es-ES_tradnl"/>
        </w:rPr>
        <w:t>Desarrollo Económico</w:t>
      </w:r>
      <w:r w:rsidRPr="00A21C35">
        <w:rPr>
          <w:color w:val="auto"/>
        </w:rPr>
        <w:t xml:space="preserve"> 50(199): 455-87.</w:t>
      </w:r>
    </w:p>
    <w:p w14:paraId="7843F45D"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Repetto, Fabián. 2000. "</w:t>
      </w:r>
      <w:r w:rsidRPr="00A21C35">
        <w:rPr>
          <w:color w:val="auto"/>
          <w:lang w:val="es-ES_tradnl"/>
        </w:rPr>
        <w:t xml:space="preserve">Gestión pública, actores e institucionalidad: las políticas frente a la pobreza en los '90." </w:t>
      </w:r>
      <w:r w:rsidRPr="00A21C35">
        <w:rPr>
          <w:i/>
          <w:iCs/>
          <w:color w:val="auto"/>
          <w:lang w:val="es-ES_tradnl"/>
        </w:rPr>
        <w:t>Desarrollo Económico</w:t>
      </w:r>
      <w:r w:rsidRPr="00A21C35">
        <w:rPr>
          <w:color w:val="auto"/>
        </w:rPr>
        <w:t xml:space="preserve"> 39(156): 597-618.</w:t>
      </w:r>
    </w:p>
    <w:p w14:paraId="62028394" w14:textId="77777777" w:rsidR="004C3727" w:rsidRPr="00A21C35" w:rsidRDefault="004C3727" w:rsidP="00A21C35">
      <w:pPr>
        <w:spacing w:line="480" w:lineRule="auto"/>
        <w:ind w:left="720" w:hanging="720"/>
      </w:pPr>
      <w:r w:rsidRPr="00A21C35">
        <w:rPr>
          <w:color w:val="auto"/>
        </w:rPr>
        <w:t>Rezende, Flávio da Cunha. 2000. "</w:t>
      </w:r>
      <w:r w:rsidRPr="00A21C35">
        <w:rPr>
          <w:color w:val="auto"/>
          <w:lang w:val="pt-BR"/>
        </w:rPr>
        <w:t xml:space="preserve">Organizações e Respostas Institucionais a Políticas de Reformas do Estado: Um Estudo de Caso na Administração Direta do Executivo Federal Brasileiro." </w:t>
      </w:r>
      <w:r w:rsidRPr="00A21C35">
        <w:rPr>
          <w:i/>
          <w:iCs/>
          <w:color w:val="auto"/>
          <w:lang w:val="pt-BR"/>
        </w:rPr>
        <w:t>Revista de Sociologia e Política</w:t>
      </w:r>
      <w:r w:rsidRPr="00A21C35">
        <w:rPr>
          <w:color w:val="auto"/>
        </w:rPr>
        <w:t xml:space="preserve"> 14: 119-38.</w:t>
      </w:r>
      <w:r w:rsidRPr="00A21C35">
        <w:t xml:space="preserve"> </w:t>
      </w:r>
    </w:p>
    <w:p w14:paraId="157E9EE8"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Rezende, Flávio da Cunha. 2002. "</w:t>
      </w:r>
      <w:r w:rsidRPr="00A21C35">
        <w:rPr>
          <w:color w:val="auto"/>
          <w:lang w:val="pt-BR"/>
        </w:rPr>
        <w:t xml:space="preserve">Por Que Reformas Administrativas Falham?" </w:t>
      </w:r>
      <w:r w:rsidRPr="00A21C35">
        <w:rPr>
          <w:i/>
          <w:iCs/>
          <w:color w:val="auto"/>
          <w:lang w:val="pt-BR"/>
        </w:rPr>
        <w:t>Revista Brasileira de Ciências Sociais</w:t>
      </w:r>
      <w:r w:rsidRPr="00A21C35">
        <w:rPr>
          <w:color w:val="auto"/>
        </w:rPr>
        <w:t xml:space="preserve"> 17(50): 123-42.</w:t>
      </w:r>
    </w:p>
    <w:p w14:paraId="35A2F177"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Rich, Jessica A. J. 2013. "Grassroots Bureaucracy: Intergovernmental Relations and Popular Mobilization in Brazil's AIDS Policy Sector." </w:t>
      </w:r>
      <w:r w:rsidRPr="00A21C35">
        <w:rPr>
          <w:i/>
          <w:iCs/>
          <w:color w:val="auto"/>
        </w:rPr>
        <w:t xml:space="preserve">Latin American Politics </w:t>
      </w:r>
      <w:r w:rsidRPr="00A21C35">
        <w:rPr>
          <w:i/>
          <w:iCs/>
          <w:color w:val="auto"/>
        </w:rPr>
        <w:lastRenderedPageBreak/>
        <w:t>and Society</w:t>
      </w:r>
      <w:r w:rsidRPr="00A21C35">
        <w:rPr>
          <w:color w:val="auto"/>
        </w:rPr>
        <w:t xml:space="preserve"> 55(2): 1-25. </w:t>
      </w:r>
    </w:p>
    <w:p w14:paraId="47162B23" w14:textId="77777777" w:rsidR="004C3727" w:rsidRPr="00A21C35" w:rsidRDefault="004C3727" w:rsidP="00A21C35">
      <w:pPr>
        <w:spacing w:line="480" w:lineRule="auto"/>
        <w:ind w:left="720" w:hanging="720"/>
        <w:rPr>
          <w:color w:val="auto"/>
        </w:rPr>
      </w:pPr>
      <w:r w:rsidRPr="00A21C35">
        <w:rPr>
          <w:color w:val="auto"/>
        </w:rPr>
        <w:t xml:space="preserve">Rocca, Mariela Verónica. 2014. "Water Services in the Buenos Aires Metropolitan Area: How Does State Regulation Work?" </w:t>
      </w:r>
      <w:r w:rsidRPr="00A21C35">
        <w:rPr>
          <w:i/>
          <w:iCs/>
          <w:color w:val="auto"/>
        </w:rPr>
        <w:t>Brazilian Political Science Review</w:t>
      </w:r>
      <w:r w:rsidRPr="00A21C35">
        <w:rPr>
          <w:color w:val="auto"/>
        </w:rPr>
        <w:t xml:space="preserve"> 8(2): 32-47. </w:t>
      </w:r>
    </w:p>
    <w:p w14:paraId="71FAB029" w14:textId="2C02C6BB" w:rsidR="00FC62CF" w:rsidRPr="00A21C35" w:rsidRDefault="00FC62CF" w:rsidP="00A21C35">
      <w:pPr>
        <w:widowControl w:val="0"/>
        <w:autoSpaceDE w:val="0"/>
        <w:autoSpaceDN w:val="0"/>
        <w:adjustRightInd w:val="0"/>
        <w:spacing w:line="480" w:lineRule="auto"/>
        <w:ind w:left="720" w:hanging="720"/>
        <w:rPr>
          <w:rFonts w:eastAsiaTheme="minorEastAsia"/>
          <w:color w:val="auto"/>
        </w:rPr>
      </w:pPr>
      <w:r w:rsidRPr="00A21C35">
        <w:rPr>
          <w:rFonts w:eastAsiaTheme="minorEastAsia"/>
          <w:color w:val="auto"/>
        </w:rPr>
        <w:t xml:space="preserve">Schneider, Ben Ross. 2002. "Why is Mexican Business so Organized?" </w:t>
      </w:r>
      <w:r w:rsidRPr="00A21C35">
        <w:rPr>
          <w:rFonts w:eastAsiaTheme="minorEastAsia"/>
          <w:i/>
          <w:iCs/>
          <w:color w:val="auto"/>
        </w:rPr>
        <w:t>Latin American Research Review</w:t>
      </w:r>
      <w:r w:rsidRPr="00A21C35">
        <w:rPr>
          <w:rFonts w:eastAsiaTheme="minorEastAsia"/>
          <w:color w:val="auto"/>
        </w:rPr>
        <w:t xml:space="preserve"> 37(1): 77-118.</w:t>
      </w:r>
    </w:p>
    <w:p w14:paraId="2702B764" w14:textId="18CC0ED6" w:rsidR="00FC62CF" w:rsidRPr="00A21C35" w:rsidRDefault="00FC62CF" w:rsidP="00A21C35">
      <w:pPr>
        <w:widowControl w:val="0"/>
        <w:autoSpaceDE w:val="0"/>
        <w:autoSpaceDN w:val="0"/>
        <w:adjustRightInd w:val="0"/>
        <w:spacing w:line="480" w:lineRule="auto"/>
        <w:ind w:left="720" w:hanging="720"/>
        <w:rPr>
          <w:rFonts w:eastAsiaTheme="minorEastAsia"/>
          <w:color w:val="auto"/>
        </w:rPr>
      </w:pPr>
      <w:r w:rsidRPr="00A21C35">
        <w:rPr>
          <w:rFonts w:eastAsiaTheme="minorEastAsia"/>
          <w:color w:val="auto"/>
        </w:rPr>
        <w:t xml:space="preserve">Schneider, Ben Ross. 2009. "Hierarchical Market Economies and Varieties of Capitalism in Latin America." </w:t>
      </w:r>
      <w:r w:rsidRPr="00A21C35">
        <w:rPr>
          <w:rFonts w:eastAsiaTheme="minorEastAsia"/>
          <w:i/>
          <w:iCs/>
          <w:color w:val="auto"/>
        </w:rPr>
        <w:t>Journal of Latin American Studies</w:t>
      </w:r>
      <w:r w:rsidRPr="00A21C35">
        <w:rPr>
          <w:rFonts w:eastAsiaTheme="minorEastAsia"/>
          <w:color w:val="auto"/>
        </w:rPr>
        <w:t xml:space="preserve"> 41(3): 553–75.</w:t>
      </w:r>
    </w:p>
    <w:p w14:paraId="3881AD70" w14:textId="77777777" w:rsidR="004C3727" w:rsidRPr="00A21C35" w:rsidRDefault="004C3727" w:rsidP="00A21C35">
      <w:pPr>
        <w:spacing w:line="480" w:lineRule="auto"/>
        <w:ind w:left="720" w:hanging="720"/>
        <w:rPr>
          <w:color w:val="auto"/>
        </w:rPr>
      </w:pPr>
      <w:r w:rsidRPr="00A21C35">
        <w:rPr>
          <w:color w:val="auto"/>
        </w:rPr>
        <w:t xml:space="preserve">Siavelis, Peter. 2000. "Disconnected Fire Alarms and Ineffective Police Patrols: Legislative Oversight in Postauthoritarian Chile." </w:t>
      </w:r>
      <w:r w:rsidRPr="00A21C35">
        <w:rPr>
          <w:i/>
          <w:iCs/>
          <w:color w:val="auto"/>
        </w:rPr>
        <w:t>Journal of Interamerican Studies and World Affairs</w:t>
      </w:r>
      <w:r w:rsidRPr="00A21C35">
        <w:rPr>
          <w:color w:val="auto"/>
        </w:rPr>
        <w:t xml:space="preserve"> 42(1): 71-98. </w:t>
      </w:r>
    </w:p>
    <w:p w14:paraId="61E785B7"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Silva, Patricio. 2006. "</w:t>
      </w:r>
      <w:r w:rsidRPr="00A21C35">
        <w:rPr>
          <w:color w:val="auto"/>
          <w:lang w:val="es-ES_tradnl"/>
        </w:rPr>
        <w:t xml:space="preserve">Los tecnócratas y la política en Chile: Pasado y presente." </w:t>
      </w:r>
      <w:r w:rsidRPr="00A21C35">
        <w:rPr>
          <w:i/>
          <w:iCs/>
          <w:color w:val="auto"/>
          <w:lang w:val="es-ES_tradnl"/>
        </w:rPr>
        <w:t>Revista de Ciencia Política</w:t>
      </w:r>
      <w:r w:rsidRPr="00A21C35">
        <w:rPr>
          <w:color w:val="auto"/>
        </w:rPr>
        <w:t xml:space="preserve"> 26(2): 175-90.</w:t>
      </w:r>
    </w:p>
    <w:p w14:paraId="0A01AA21" w14:textId="77777777" w:rsidR="004C3727" w:rsidRPr="00A21C35" w:rsidRDefault="004C3727" w:rsidP="00A21C35">
      <w:pPr>
        <w:spacing w:line="480" w:lineRule="auto"/>
        <w:ind w:left="720" w:hanging="720"/>
        <w:rPr>
          <w:color w:val="auto"/>
        </w:rPr>
      </w:pPr>
      <w:r w:rsidRPr="00A21C35">
        <w:rPr>
          <w:color w:val="auto"/>
        </w:rPr>
        <w:t xml:space="preserve">Soifer, Hillel David, and Matthias vom Hau. 2008. "Unpacking the Strength of the State: The Utility of State Infrastructural Power." </w:t>
      </w:r>
      <w:r w:rsidRPr="00A21C35">
        <w:rPr>
          <w:i/>
          <w:iCs/>
          <w:color w:val="auto"/>
        </w:rPr>
        <w:t>Studies in Comparative International Development</w:t>
      </w:r>
      <w:r w:rsidRPr="00A21C35">
        <w:rPr>
          <w:color w:val="auto"/>
        </w:rPr>
        <w:t xml:space="preserve"> 43(3-4): 219-30. </w:t>
      </w:r>
    </w:p>
    <w:p w14:paraId="7CE875FF"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Soifer, Hillel David. 2009. "The Sources of Infrastructural Power: Evidence from Nineteenth-Century Chilean Education." </w:t>
      </w:r>
      <w:r w:rsidRPr="00A21C35">
        <w:rPr>
          <w:i/>
          <w:iCs/>
          <w:color w:val="auto"/>
        </w:rPr>
        <w:t>Latin American Research Review</w:t>
      </w:r>
      <w:r w:rsidRPr="00A21C35">
        <w:rPr>
          <w:color w:val="auto"/>
        </w:rPr>
        <w:t xml:space="preserve"> 44(2): 158-80. </w:t>
      </w:r>
    </w:p>
    <w:p w14:paraId="7D03B8CF" w14:textId="77777777" w:rsidR="004C3727" w:rsidRPr="00A21C35" w:rsidRDefault="004C3727" w:rsidP="00A21C35">
      <w:pPr>
        <w:spacing w:line="480" w:lineRule="auto"/>
        <w:ind w:left="720" w:hanging="720"/>
      </w:pPr>
      <w:r w:rsidRPr="00A21C35">
        <w:rPr>
          <w:color w:val="auto"/>
        </w:rPr>
        <w:t xml:space="preserve">Soifer, Hillel David. 2012. "Measuring State Capacity in Contemporary Latin America." </w:t>
      </w:r>
      <w:r w:rsidRPr="00A21C35">
        <w:rPr>
          <w:i/>
          <w:iCs/>
          <w:color w:val="auto"/>
          <w:lang w:val="es-ES_tradnl"/>
        </w:rPr>
        <w:t>Revista de Ciencia Política</w:t>
      </w:r>
      <w:r w:rsidRPr="00A21C35">
        <w:rPr>
          <w:color w:val="auto"/>
        </w:rPr>
        <w:t xml:space="preserve"> 32(3): 585-98.</w:t>
      </w:r>
      <w:r w:rsidRPr="00A21C35">
        <w:t xml:space="preserve"> </w:t>
      </w:r>
    </w:p>
    <w:p w14:paraId="12D5E319"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Spiller, Pablo T., and Mariano Tommasi. 2003. "The Institutional Foundations of Public Policy: A Transactions Approach with Application to Argentina." </w:t>
      </w:r>
      <w:r w:rsidRPr="00A21C35">
        <w:rPr>
          <w:i/>
          <w:iCs/>
          <w:color w:val="auto"/>
        </w:rPr>
        <w:t xml:space="preserve">Journal of Law, </w:t>
      </w:r>
      <w:r w:rsidRPr="00A21C35">
        <w:rPr>
          <w:i/>
          <w:iCs/>
          <w:color w:val="auto"/>
        </w:rPr>
        <w:lastRenderedPageBreak/>
        <w:t>Economics and Organization</w:t>
      </w:r>
      <w:r w:rsidRPr="00A21C35">
        <w:rPr>
          <w:color w:val="auto"/>
        </w:rPr>
        <w:t xml:space="preserve"> 19(2): 281-306. </w:t>
      </w:r>
    </w:p>
    <w:p w14:paraId="32760056"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Spiller, Pablo T., and Mariano Tommasi. 2000. "</w:t>
      </w:r>
      <w:r w:rsidRPr="00A21C35">
        <w:rPr>
          <w:color w:val="auto"/>
          <w:lang w:val="es-ES_tradnl"/>
        </w:rPr>
        <w:t xml:space="preserve">El funcionamiento de las instituciones políticas y las políticas públicas en la Argentina: una aproximación desde la nueva economía institucional." </w:t>
      </w:r>
      <w:r w:rsidRPr="00A21C35">
        <w:rPr>
          <w:i/>
          <w:iCs/>
          <w:color w:val="auto"/>
          <w:lang w:val="es-ES_tradnl"/>
        </w:rPr>
        <w:t>Desarrollo Económico</w:t>
      </w:r>
      <w:r w:rsidRPr="00A21C35">
        <w:rPr>
          <w:color w:val="auto"/>
        </w:rPr>
        <w:t xml:space="preserve"> 40(159): 425-64.</w:t>
      </w:r>
    </w:p>
    <w:p w14:paraId="73F7BD4E"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Thies, Cameron G. 2005. "War, Rivalry, and State Building in Latin America." </w:t>
      </w:r>
      <w:r w:rsidRPr="00A21C35">
        <w:rPr>
          <w:i/>
          <w:iCs/>
          <w:color w:val="auto"/>
        </w:rPr>
        <w:t>American Journal of Political Science</w:t>
      </w:r>
      <w:r w:rsidRPr="00A21C35">
        <w:rPr>
          <w:color w:val="auto"/>
        </w:rPr>
        <w:t xml:space="preserve"> 49(3): 451-65. </w:t>
      </w:r>
    </w:p>
    <w:p w14:paraId="02263FEB" w14:textId="77777777" w:rsidR="004C3727" w:rsidRPr="00A21C35" w:rsidRDefault="004C3727" w:rsidP="00A21C35">
      <w:pPr>
        <w:spacing w:line="480" w:lineRule="auto"/>
        <w:ind w:left="720" w:hanging="720"/>
      </w:pPr>
      <w:r w:rsidRPr="00A21C35">
        <w:rPr>
          <w:color w:val="auto"/>
        </w:rPr>
        <w:t xml:space="preserve">Thies, Cameron G. 2006. "Public Violence and State Building in Central America." </w:t>
      </w:r>
      <w:r w:rsidRPr="00A21C35">
        <w:rPr>
          <w:i/>
          <w:iCs/>
          <w:color w:val="auto"/>
        </w:rPr>
        <w:t>Comparative Political Studies</w:t>
      </w:r>
      <w:r w:rsidRPr="00A21C35">
        <w:rPr>
          <w:color w:val="auto"/>
        </w:rPr>
        <w:t xml:space="preserve"> 39(10): 1263-82.</w:t>
      </w:r>
      <w:r w:rsidRPr="00A21C35">
        <w:t xml:space="preserve"> </w:t>
      </w:r>
    </w:p>
    <w:p w14:paraId="03F3257F"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Ujhelyi, Gergely. 2014. "Civil Service Reform." </w:t>
      </w:r>
      <w:r w:rsidRPr="00A21C35">
        <w:rPr>
          <w:i/>
          <w:iCs/>
          <w:color w:val="auto"/>
        </w:rPr>
        <w:t>Journal of Public Economics</w:t>
      </w:r>
      <w:r w:rsidRPr="00A21C35">
        <w:rPr>
          <w:color w:val="auto"/>
        </w:rPr>
        <w:t xml:space="preserve"> 118: 15-25.</w:t>
      </w:r>
    </w:p>
    <w:p w14:paraId="21F226D8" w14:textId="77777777"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Vargas Cullell, Jorge. 2012. "Advancing the Study of Stateness in Central America: Methodology and Some Illustrative Findings." </w:t>
      </w:r>
      <w:r w:rsidRPr="00A21C35">
        <w:rPr>
          <w:i/>
          <w:iCs/>
          <w:color w:val="auto"/>
          <w:lang w:val="es-ES_tradnl"/>
        </w:rPr>
        <w:t>Revista de Ciencia Política</w:t>
      </w:r>
      <w:r w:rsidRPr="00A21C35">
        <w:rPr>
          <w:color w:val="auto"/>
        </w:rPr>
        <w:t xml:space="preserve"> 32(3): 703-21.</w:t>
      </w:r>
    </w:p>
    <w:p w14:paraId="1517DC34" w14:textId="3F0801AE" w:rsidR="00861E58" w:rsidRPr="00A21C35" w:rsidRDefault="00861E58" w:rsidP="00A21C35">
      <w:pPr>
        <w:widowControl w:val="0"/>
        <w:autoSpaceDE w:val="0"/>
        <w:autoSpaceDN w:val="0"/>
        <w:adjustRightInd w:val="0"/>
        <w:spacing w:line="480" w:lineRule="auto"/>
        <w:ind w:left="720" w:hanging="720"/>
        <w:rPr>
          <w:rFonts w:eastAsiaTheme="minorEastAsia"/>
          <w:color w:val="auto"/>
        </w:rPr>
      </w:pPr>
      <w:r w:rsidRPr="00A21C35">
        <w:rPr>
          <w:rFonts w:eastAsiaTheme="minorEastAsia"/>
          <w:color w:val="auto"/>
        </w:rPr>
        <w:t xml:space="preserve">vom Hau, Matthias. 2008. "State Infrastructural Power and Nationalism: Comparative Lessons from Mexico and Argentina." </w:t>
      </w:r>
      <w:r w:rsidRPr="00A21C35">
        <w:rPr>
          <w:rFonts w:eastAsiaTheme="minorEastAsia"/>
          <w:i/>
          <w:iCs/>
          <w:color w:val="auto"/>
        </w:rPr>
        <w:t>Studies in Comparative International Development</w:t>
      </w:r>
      <w:r w:rsidRPr="00A21C35">
        <w:rPr>
          <w:rFonts w:eastAsiaTheme="minorEastAsia"/>
          <w:color w:val="auto"/>
        </w:rPr>
        <w:t xml:space="preserve"> 43(3-4): 334-54.</w:t>
      </w:r>
    </w:p>
    <w:p w14:paraId="76DEA38F" w14:textId="3B0BDC16" w:rsidR="004C3727" w:rsidRPr="00A21C35" w:rsidRDefault="004C3727" w:rsidP="00A21C35">
      <w:pPr>
        <w:widowControl w:val="0"/>
        <w:autoSpaceDE w:val="0"/>
        <w:autoSpaceDN w:val="0"/>
        <w:adjustRightInd w:val="0"/>
        <w:spacing w:line="480" w:lineRule="auto"/>
        <w:ind w:left="720" w:hanging="720"/>
        <w:rPr>
          <w:color w:val="auto"/>
        </w:rPr>
      </w:pPr>
      <w:r w:rsidRPr="00A21C35">
        <w:rPr>
          <w:color w:val="auto"/>
        </w:rPr>
        <w:t xml:space="preserve">Wampler, Brian. 2007. "Can participatory institutions promote pluralism? Mobilizing low-income citizens in Brazil." </w:t>
      </w:r>
      <w:r w:rsidRPr="00A21C35">
        <w:rPr>
          <w:i/>
          <w:iCs/>
          <w:color w:val="auto"/>
        </w:rPr>
        <w:t>Studies in Comparative International Development</w:t>
      </w:r>
      <w:r w:rsidRPr="00A21C35">
        <w:rPr>
          <w:color w:val="auto"/>
        </w:rPr>
        <w:t xml:space="preserve"> 41(4): 57-78.</w:t>
      </w:r>
    </w:p>
    <w:p w14:paraId="3B4049AC" w14:textId="77777777" w:rsidR="00AF5597" w:rsidRPr="00A21C35" w:rsidRDefault="00AF5597" w:rsidP="00A21C35">
      <w:pPr>
        <w:widowControl w:val="0"/>
        <w:autoSpaceDE w:val="0"/>
        <w:autoSpaceDN w:val="0"/>
        <w:adjustRightInd w:val="0"/>
        <w:spacing w:line="480" w:lineRule="auto"/>
        <w:ind w:left="720" w:hanging="720"/>
        <w:rPr>
          <w:color w:val="auto"/>
        </w:rPr>
      </w:pPr>
    </w:p>
    <w:p w14:paraId="23E6EDDB" w14:textId="7BD32FDF" w:rsidR="00AF5597" w:rsidRPr="00A21C35" w:rsidRDefault="00AF5597" w:rsidP="00A21C35">
      <w:pPr>
        <w:widowControl w:val="0"/>
        <w:autoSpaceDE w:val="0"/>
        <w:autoSpaceDN w:val="0"/>
        <w:adjustRightInd w:val="0"/>
        <w:spacing w:line="480" w:lineRule="auto"/>
        <w:ind w:left="720" w:hanging="720"/>
        <w:rPr>
          <w:color w:val="auto"/>
        </w:rPr>
      </w:pPr>
    </w:p>
    <w:sectPr w:rsidR="00AF5597" w:rsidRPr="00A21C35" w:rsidSect="001A5BD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35A6DD" w14:textId="77777777" w:rsidR="00680AD9" w:rsidRDefault="00680AD9" w:rsidP="00C064AA">
      <w:r>
        <w:separator/>
      </w:r>
    </w:p>
  </w:endnote>
  <w:endnote w:type="continuationSeparator" w:id="0">
    <w:p w14:paraId="404FE81F" w14:textId="77777777" w:rsidR="00680AD9" w:rsidRDefault="00680AD9" w:rsidP="00C06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auto"/>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7DC2D" w14:textId="77777777" w:rsidR="00AF5597" w:rsidRDefault="00AF5597" w:rsidP="00AC43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D769EF" w14:textId="77777777" w:rsidR="00AF5597" w:rsidRDefault="00AF5597" w:rsidP="00AF559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43F90" w14:textId="77777777" w:rsidR="00AF5597" w:rsidRDefault="00AF5597" w:rsidP="00AC43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40D9">
      <w:rPr>
        <w:rStyle w:val="PageNumber"/>
        <w:noProof/>
      </w:rPr>
      <w:t>17</w:t>
    </w:r>
    <w:r>
      <w:rPr>
        <w:rStyle w:val="PageNumber"/>
      </w:rPr>
      <w:fldChar w:fldCharType="end"/>
    </w:r>
  </w:p>
  <w:p w14:paraId="3311EED5" w14:textId="77777777" w:rsidR="00AF5597" w:rsidRDefault="00AF5597" w:rsidP="00AF559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CA002" w14:textId="77777777" w:rsidR="00680AD9" w:rsidRDefault="00680AD9" w:rsidP="00C064AA">
      <w:r>
        <w:separator/>
      </w:r>
    </w:p>
  </w:footnote>
  <w:footnote w:type="continuationSeparator" w:id="0">
    <w:p w14:paraId="589978CB" w14:textId="77777777" w:rsidR="00680AD9" w:rsidRDefault="00680AD9" w:rsidP="00C064A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3727"/>
    <w:rsid w:val="000D3115"/>
    <w:rsid w:val="000E61B6"/>
    <w:rsid w:val="000F65EB"/>
    <w:rsid w:val="001A5BD2"/>
    <w:rsid w:val="00305DD3"/>
    <w:rsid w:val="004C3727"/>
    <w:rsid w:val="004F4A0D"/>
    <w:rsid w:val="0058351D"/>
    <w:rsid w:val="005E0081"/>
    <w:rsid w:val="00627B7A"/>
    <w:rsid w:val="00666BEE"/>
    <w:rsid w:val="00680AD9"/>
    <w:rsid w:val="007040D9"/>
    <w:rsid w:val="00861E58"/>
    <w:rsid w:val="008D32A6"/>
    <w:rsid w:val="008E1FD7"/>
    <w:rsid w:val="00975546"/>
    <w:rsid w:val="009C090E"/>
    <w:rsid w:val="00A21C35"/>
    <w:rsid w:val="00A32E00"/>
    <w:rsid w:val="00AF5597"/>
    <w:rsid w:val="00C064AA"/>
    <w:rsid w:val="00CC4ADB"/>
    <w:rsid w:val="00D06283"/>
    <w:rsid w:val="00D6394B"/>
    <w:rsid w:val="00DF460C"/>
    <w:rsid w:val="00E00DD5"/>
    <w:rsid w:val="00E22D99"/>
    <w:rsid w:val="00F31C82"/>
    <w:rsid w:val="00F66EEF"/>
    <w:rsid w:val="00F70D0C"/>
    <w:rsid w:val="00FC62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BD1E89"/>
  <w14:defaultImageDpi w14:val="300"/>
  <w15:docId w15:val="{B7DDB188-0045-4011-BD5D-3616ECED2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Verdana"/>
        <w:color w:val="353434"/>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727"/>
    <w:rPr>
      <w:rFonts w:eastAsia="Verdan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C3727"/>
    <w:rPr>
      <w:rFonts w:eastAsia="Verdana" w:cs="Times New Roman"/>
    </w:rPr>
  </w:style>
  <w:style w:type="paragraph" w:styleId="EndnoteText">
    <w:name w:val="endnote text"/>
    <w:basedOn w:val="Normal"/>
    <w:link w:val="EndnoteTextChar"/>
    <w:uiPriority w:val="99"/>
    <w:unhideWhenUsed/>
    <w:rsid w:val="00666BEE"/>
  </w:style>
  <w:style w:type="character" w:customStyle="1" w:styleId="EndnoteTextChar">
    <w:name w:val="Endnote Text Char"/>
    <w:basedOn w:val="DefaultParagraphFont"/>
    <w:link w:val="EndnoteText"/>
    <w:uiPriority w:val="99"/>
    <w:rsid w:val="00666BEE"/>
    <w:rPr>
      <w:rFonts w:eastAsia="Verdana" w:cs="Times New Roman"/>
    </w:rPr>
  </w:style>
  <w:style w:type="character" w:styleId="EndnoteReference">
    <w:name w:val="endnote reference"/>
    <w:uiPriority w:val="99"/>
    <w:unhideWhenUsed/>
    <w:rsid w:val="00C064AA"/>
    <w:rPr>
      <w:vertAlign w:val="superscript"/>
    </w:rPr>
  </w:style>
  <w:style w:type="paragraph" w:styleId="Footer">
    <w:name w:val="footer"/>
    <w:basedOn w:val="Normal"/>
    <w:link w:val="FooterChar"/>
    <w:uiPriority w:val="99"/>
    <w:unhideWhenUsed/>
    <w:rsid w:val="00AF5597"/>
    <w:pPr>
      <w:tabs>
        <w:tab w:val="center" w:pos="4320"/>
        <w:tab w:val="right" w:pos="8640"/>
      </w:tabs>
    </w:pPr>
  </w:style>
  <w:style w:type="character" w:customStyle="1" w:styleId="FooterChar">
    <w:name w:val="Footer Char"/>
    <w:basedOn w:val="DefaultParagraphFont"/>
    <w:link w:val="Footer"/>
    <w:uiPriority w:val="99"/>
    <w:rsid w:val="00AF5597"/>
    <w:rPr>
      <w:rFonts w:eastAsia="Verdana" w:cs="Times New Roman"/>
    </w:rPr>
  </w:style>
  <w:style w:type="character" w:styleId="PageNumber">
    <w:name w:val="page number"/>
    <w:basedOn w:val="DefaultParagraphFont"/>
    <w:uiPriority w:val="99"/>
    <w:semiHidden/>
    <w:unhideWhenUsed/>
    <w:rsid w:val="00AF5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030054">
      <w:bodyDiv w:val="1"/>
      <w:marLeft w:val="0"/>
      <w:marRight w:val="0"/>
      <w:marTop w:val="0"/>
      <w:marBottom w:val="0"/>
      <w:divBdr>
        <w:top w:val="none" w:sz="0" w:space="0" w:color="auto"/>
        <w:left w:val="none" w:sz="0" w:space="0" w:color="auto"/>
        <w:bottom w:val="none" w:sz="0" w:space="0" w:color="auto"/>
        <w:right w:val="none" w:sz="0" w:space="0" w:color="auto"/>
      </w:divBdr>
    </w:div>
    <w:div w:id="10116817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A85DA9-8C2F-49B2-8C2F-B21A17A3B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4244</Words>
  <Characters>24196</Characters>
  <Application>Microsoft Office Word</Application>
  <DocSecurity>0</DocSecurity>
  <Lines>201</Lines>
  <Paragraphs>56</Paragraphs>
  <ScaleCrop>false</ScaleCrop>
  <Company/>
  <LinksUpToDate>false</LinksUpToDate>
  <CharactersWithSpaces>28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olga-Hecimovich</dc:creator>
  <cp:keywords/>
  <dc:description/>
  <cp:lastModifiedBy>Lahn, Eleanor T</cp:lastModifiedBy>
  <cp:revision>7</cp:revision>
  <dcterms:created xsi:type="dcterms:W3CDTF">2016-06-10T17:36:00Z</dcterms:created>
  <dcterms:modified xsi:type="dcterms:W3CDTF">2016-09-27T17:35:00Z</dcterms:modified>
</cp:coreProperties>
</file>